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CD47A" w14:textId="77777777" w:rsidR="00D07A3E" w:rsidRDefault="00D07A3E" w:rsidP="00D07A3E">
      <w:pPr>
        <w:spacing w:after="120" w:line="240" w:lineRule="auto"/>
        <w:jc w:val="center"/>
        <w:rPr>
          <w:b/>
          <w:sz w:val="32"/>
          <w:szCs w:val="32"/>
          <w:lang w:val="de-DE"/>
        </w:rPr>
      </w:pPr>
    </w:p>
    <w:p w14:paraId="13EFFC94" w14:textId="77777777" w:rsidR="00D07A3E" w:rsidRDefault="00D07A3E" w:rsidP="00D07A3E">
      <w:pPr>
        <w:spacing w:after="120" w:line="240" w:lineRule="auto"/>
        <w:jc w:val="center"/>
        <w:rPr>
          <w:b/>
          <w:sz w:val="32"/>
          <w:szCs w:val="32"/>
          <w:lang w:val="de-DE"/>
        </w:rPr>
      </w:pPr>
    </w:p>
    <w:p w14:paraId="78B96C57" w14:textId="77777777" w:rsidR="00D07A3E" w:rsidRPr="00CE627D" w:rsidRDefault="00D07A3E" w:rsidP="00D07A3E">
      <w:pPr>
        <w:spacing w:after="120" w:line="240" w:lineRule="auto"/>
        <w:jc w:val="center"/>
        <w:rPr>
          <w:sz w:val="44"/>
          <w:szCs w:val="44"/>
        </w:rPr>
      </w:pPr>
      <w:r w:rsidRPr="00CE627D">
        <w:rPr>
          <w:sz w:val="44"/>
          <w:szCs w:val="44"/>
        </w:rPr>
        <w:t>TITLE</w:t>
      </w:r>
    </w:p>
    <w:p w14:paraId="7C7E36BE" w14:textId="77777777" w:rsidR="00D07A3E" w:rsidRPr="00CE627D" w:rsidRDefault="00D07A3E" w:rsidP="00D07A3E">
      <w:pPr>
        <w:spacing w:after="120" w:line="240" w:lineRule="auto"/>
        <w:jc w:val="center"/>
      </w:pPr>
    </w:p>
    <w:p w14:paraId="11072205" w14:textId="77777777" w:rsidR="00D07A3E" w:rsidRPr="00CE627D" w:rsidRDefault="00D07A3E" w:rsidP="00D07A3E">
      <w:pPr>
        <w:spacing w:after="120" w:line="240" w:lineRule="auto"/>
        <w:jc w:val="center"/>
      </w:pPr>
    </w:p>
    <w:p w14:paraId="59B0CB31" w14:textId="77777777" w:rsidR="00D07A3E" w:rsidRPr="00CE627D" w:rsidRDefault="00D07A3E" w:rsidP="00D07A3E">
      <w:pPr>
        <w:spacing w:after="120" w:line="240" w:lineRule="auto"/>
        <w:jc w:val="center"/>
      </w:pPr>
    </w:p>
    <w:p w14:paraId="6E700B89" w14:textId="77777777" w:rsidR="00D07A3E" w:rsidRPr="00CE627D" w:rsidRDefault="00D07A3E" w:rsidP="00D07A3E">
      <w:pPr>
        <w:spacing w:after="120" w:line="240" w:lineRule="auto"/>
        <w:jc w:val="center"/>
      </w:pPr>
    </w:p>
    <w:p w14:paraId="5B7786D2" w14:textId="77777777" w:rsidR="00D07A3E" w:rsidRPr="00CE627D" w:rsidRDefault="00D07A3E" w:rsidP="00D07A3E">
      <w:pPr>
        <w:spacing w:after="120" w:line="240" w:lineRule="auto"/>
        <w:jc w:val="center"/>
      </w:pPr>
    </w:p>
    <w:p w14:paraId="137C1077" w14:textId="138A2459" w:rsidR="00D07A3E" w:rsidRPr="00C0414E" w:rsidRDefault="00C0414E" w:rsidP="00D07A3E">
      <w:pPr>
        <w:spacing w:after="120" w:line="240" w:lineRule="auto"/>
        <w:jc w:val="center"/>
        <w:rPr>
          <w:b/>
        </w:rPr>
      </w:pPr>
      <w:r w:rsidRPr="00C0414E">
        <w:rPr>
          <w:b/>
          <w:highlight w:val="yellow"/>
        </w:rPr>
        <w:t xml:space="preserve">Internship Report / Master </w:t>
      </w:r>
      <w:r w:rsidR="00CE627D">
        <w:rPr>
          <w:b/>
          <w:highlight w:val="yellow"/>
        </w:rPr>
        <w:t>T</w:t>
      </w:r>
      <w:r w:rsidRPr="00C0414E">
        <w:rPr>
          <w:b/>
          <w:highlight w:val="yellow"/>
        </w:rPr>
        <w:t>hesis Exposé / Master Thesis</w:t>
      </w:r>
    </w:p>
    <w:p w14:paraId="61E1950C" w14:textId="304ABF21" w:rsidR="00C0414E" w:rsidRDefault="00C0414E" w:rsidP="00D07A3E">
      <w:pPr>
        <w:spacing w:after="120" w:line="240" w:lineRule="auto"/>
        <w:jc w:val="center"/>
      </w:pPr>
    </w:p>
    <w:p w14:paraId="19906778" w14:textId="3E757809" w:rsidR="00D07A3E" w:rsidRPr="00C0414E" w:rsidRDefault="00C0414E" w:rsidP="00D07A3E">
      <w:pPr>
        <w:spacing w:after="120" w:line="240" w:lineRule="auto"/>
        <w:jc w:val="center"/>
      </w:pPr>
      <w:r w:rsidRPr="00C0414E">
        <w:t xml:space="preserve">Master Social, Cognitive and Affective Neuroscience </w:t>
      </w:r>
      <w:r w:rsidR="00CE627D">
        <w:t>(SCAN)</w:t>
      </w:r>
    </w:p>
    <w:p w14:paraId="0DE25073" w14:textId="77777777" w:rsidR="00D07A3E" w:rsidRPr="00C0414E" w:rsidRDefault="00D07A3E" w:rsidP="00D07A3E">
      <w:pPr>
        <w:spacing w:after="120" w:line="240" w:lineRule="auto"/>
        <w:jc w:val="center"/>
      </w:pPr>
    </w:p>
    <w:p w14:paraId="3E351715" w14:textId="04A98467" w:rsidR="00D07A3E" w:rsidRPr="00CE627D" w:rsidRDefault="00C0414E" w:rsidP="00D07A3E">
      <w:pPr>
        <w:spacing w:after="120" w:line="240" w:lineRule="auto"/>
        <w:jc w:val="center"/>
      </w:pPr>
      <w:r w:rsidRPr="00CE627D">
        <w:t xml:space="preserve">Department of Education and Psychology </w:t>
      </w:r>
      <w:r w:rsidR="00D07A3E" w:rsidRPr="00CE627D">
        <w:t xml:space="preserve"> </w:t>
      </w:r>
    </w:p>
    <w:p w14:paraId="15C3492A" w14:textId="6A6DDE7A" w:rsidR="00D07A3E" w:rsidRPr="00CE627D" w:rsidRDefault="00D07A3E" w:rsidP="00D07A3E">
      <w:pPr>
        <w:spacing w:after="120" w:line="240" w:lineRule="auto"/>
        <w:jc w:val="center"/>
      </w:pPr>
      <w:proofErr w:type="spellStart"/>
      <w:r w:rsidRPr="00CE627D">
        <w:t>Freie</w:t>
      </w:r>
      <w:proofErr w:type="spellEnd"/>
      <w:r w:rsidRPr="00CE627D">
        <w:t xml:space="preserve"> Universität Berlin</w:t>
      </w:r>
    </w:p>
    <w:p w14:paraId="7FDA7D23" w14:textId="77777777" w:rsidR="00D07A3E" w:rsidRPr="00CE627D" w:rsidRDefault="00D07A3E" w:rsidP="00D07A3E">
      <w:pPr>
        <w:spacing w:after="120" w:line="240" w:lineRule="auto"/>
        <w:jc w:val="center"/>
      </w:pPr>
    </w:p>
    <w:p w14:paraId="7BFFA059" w14:textId="77777777" w:rsidR="00D07A3E" w:rsidRPr="00CE627D" w:rsidRDefault="00D07A3E" w:rsidP="00D07A3E">
      <w:pPr>
        <w:spacing w:after="120" w:line="240" w:lineRule="auto"/>
        <w:jc w:val="center"/>
      </w:pPr>
    </w:p>
    <w:p w14:paraId="0AE60496" w14:textId="76901386" w:rsidR="00D07A3E" w:rsidRDefault="00D07A3E" w:rsidP="00D07A3E">
      <w:pPr>
        <w:spacing w:after="120" w:line="240" w:lineRule="auto"/>
        <w:jc w:val="center"/>
      </w:pPr>
    </w:p>
    <w:p w14:paraId="1049F298" w14:textId="7FEC6EE2" w:rsidR="002638F8" w:rsidRDefault="002638F8" w:rsidP="00D07A3E">
      <w:pPr>
        <w:spacing w:after="120" w:line="240" w:lineRule="auto"/>
        <w:jc w:val="center"/>
      </w:pPr>
    </w:p>
    <w:p w14:paraId="2C66C0C0" w14:textId="7CFD47E9" w:rsidR="002638F8" w:rsidRDefault="002638F8" w:rsidP="00D07A3E">
      <w:pPr>
        <w:spacing w:after="120" w:line="240" w:lineRule="auto"/>
        <w:jc w:val="center"/>
      </w:pPr>
    </w:p>
    <w:p w14:paraId="1BBC9E66" w14:textId="2E156022" w:rsidR="002638F8" w:rsidRDefault="002638F8" w:rsidP="00D07A3E">
      <w:pPr>
        <w:spacing w:after="120" w:line="240" w:lineRule="auto"/>
        <w:jc w:val="center"/>
      </w:pPr>
    </w:p>
    <w:p w14:paraId="0515D138" w14:textId="77777777" w:rsidR="002638F8" w:rsidRPr="00CE627D" w:rsidRDefault="002638F8" w:rsidP="00D07A3E">
      <w:pPr>
        <w:spacing w:after="120" w:line="240" w:lineRule="auto"/>
        <w:jc w:val="center"/>
      </w:pPr>
    </w:p>
    <w:p w14:paraId="354A9708" w14:textId="77777777" w:rsidR="00D07A3E" w:rsidRPr="00CE627D" w:rsidRDefault="00D07A3E" w:rsidP="00D07A3E">
      <w:pPr>
        <w:spacing w:after="120" w:line="240" w:lineRule="auto"/>
        <w:jc w:val="center"/>
      </w:pPr>
    </w:p>
    <w:p w14:paraId="0990CBA7" w14:textId="61BBE50B" w:rsidR="00D07A3E" w:rsidRPr="00CE627D" w:rsidRDefault="00C0414E" w:rsidP="00D07A3E">
      <w:pPr>
        <w:spacing w:after="120" w:line="240" w:lineRule="auto"/>
        <w:jc w:val="center"/>
      </w:pPr>
      <w:r w:rsidRPr="00CE627D">
        <w:t>by</w:t>
      </w:r>
    </w:p>
    <w:p w14:paraId="12E16C8F" w14:textId="27F59848" w:rsidR="00D07A3E" w:rsidRPr="00CE627D" w:rsidRDefault="00CE627D" w:rsidP="00D07A3E">
      <w:pPr>
        <w:spacing w:after="120" w:line="240" w:lineRule="auto"/>
        <w:jc w:val="center"/>
        <w:rPr>
          <w:b/>
        </w:rPr>
      </w:pPr>
      <w:r w:rsidRPr="00CE627D">
        <w:rPr>
          <w:b/>
          <w:highlight w:val="yellow"/>
        </w:rPr>
        <w:t>First name, Surname</w:t>
      </w:r>
      <w:r w:rsidR="00D07A3E" w:rsidRPr="00CE627D">
        <w:rPr>
          <w:b/>
        </w:rPr>
        <w:t xml:space="preserve"> </w:t>
      </w:r>
    </w:p>
    <w:p w14:paraId="6D0E67D6" w14:textId="77777777" w:rsidR="00D07A3E" w:rsidRPr="00CE627D" w:rsidRDefault="00D07A3E" w:rsidP="00D07A3E">
      <w:pPr>
        <w:spacing w:after="120" w:line="240" w:lineRule="auto"/>
      </w:pPr>
    </w:p>
    <w:p w14:paraId="5CB27E4B" w14:textId="77777777" w:rsidR="00D07A3E" w:rsidRPr="00CE627D" w:rsidRDefault="00D07A3E" w:rsidP="00D07A3E">
      <w:pPr>
        <w:spacing w:after="120" w:line="240" w:lineRule="auto"/>
      </w:pPr>
    </w:p>
    <w:p w14:paraId="46A3DF55" w14:textId="77777777" w:rsidR="00D07A3E" w:rsidRPr="00CE627D" w:rsidRDefault="00D07A3E" w:rsidP="00D07A3E">
      <w:pPr>
        <w:spacing w:after="120" w:line="240" w:lineRule="auto"/>
      </w:pPr>
    </w:p>
    <w:p w14:paraId="17BBA2C9" w14:textId="5ECD2B23" w:rsidR="00D07A3E" w:rsidRPr="00CE627D" w:rsidRDefault="00D07A3E" w:rsidP="00D07A3E">
      <w:pPr>
        <w:spacing w:after="120" w:line="240" w:lineRule="auto"/>
        <w:jc w:val="center"/>
      </w:pPr>
      <w:r w:rsidRPr="00CE627D">
        <w:t xml:space="preserve">Berlin, </w:t>
      </w:r>
      <w:r w:rsidR="00C0414E" w:rsidRPr="00CE627D">
        <w:rPr>
          <w:highlight w:val="yellow"/>
        </w:rPr>
        <w:t>01</w:t>
      </w:r>
      <w:r w:rsidRPr="00CE627D">
        <w:rPr>
          <w:highlight w:val="yellow"/>
        </w:rPr>
        <w:t>.</w:t>
      </w:r>
      <w:r w:rsidR="00C0414E" w:rsidRPr="00CE627D">
        <w:rPr>
          <w:highlight w:val="yellow"/>
        </w:rPr>
        <w:t>01</w:t>
      </w:r>
      <w:r w:rsidRPr="00CE627D">
        <w:rPr>
          <w:highlight w:val="yellow"/>
        </w:rPr>
        <w:t>.20</w:t>
      </w:r>
      <w:r w:rsidR="00C0414E" w:rsidRPr="00CE627D">
        <w:rPr>
          <w:highlight w:val="yellow"/>
        </w:rPr>
        <w:t>22</w:t>
      </w:r>
    </w:p>
    <w:p w14:paraId="1460C9DF" w14:textId="77777777" w:rsidR="00196753" w:rsidRPr="00CE627D" w:rsidRDefault="00D07A3E" w:rsidP="00D07A3E">
      <w:pPr>
        <w:pStyle w:val="TOCHeading"/>
      </w:pPr>
      <w:r w:rsidRPr="00CE627D">
        <w:br w:type="page"/>
      </w:r>
    </w:p>
    <w:p w14:paraId="602D231C" w14:textId="77777777" w:rsidR="00150E5B" w:rsidRPr="00CE627D" w:rsidRDefault="00150E5B" w:rsidP="009F1D7F">
      <w:pPr>
        <w:spacing w:before="0" w:after="0" w:line="240" w:lineRule="auto"/>
        <w:ind w:left="450"/>
        <w:jc w:val="left"/>
        <w:rPr>
          <w:rFonts w:asciiTheme="majorHAnsi" w:eastAsiaTheme="majorEastAsia" w:hAnsiTheme="majorHAnsi" w:cstheme="majorBidi"/>
          <w:color w:val="2E74B5" w:themeColor="accent1" w:themeShade="BF"/>
          <w:sz w:val="28"/>
          <w:szCs w:val="26"/>
        </w:rPr>
      </w:pPr>
    </w:p>
    <w:p w14:paraId="3EA8E4BB" w14:textId="77777777" w:rsidR="00DE6EA8" w:rsidRPr="003656D7" w:rsidRDefault="00DE6EA8" w:rsidP="004014EC">
      <w:pPr>
        <w:pStyle w:val="Heading2"/>
      </w:pPr>
      <w:bookmarkStart w:id="0" w:name="_Toc507629436"/>
      <w:r w:rsidRPr="003656D7">
        <w:t>Abstract</w:t>
      </w:r>
      <w:bookmarkEnd w:id="0"/>
    </w:p>
    <w:p w14:paraId="705BA190" w14:textId="62305912" w:rsidR="00BD37E5" w:rsidRPr="003656D7" w:rsidRDefault="00263CBB" w:rsidP="00091CC4">
      <w:r>
        <w:rPr>
          <w:color w:val="auto"/>
        </w:rPr>
        <w:t xml:space="preserve">The abstract should be </w:t>
      </w:r>
      <w:r w:rsidR="00C0414E">
        <w:rPr>
          <w:color w:val="auto"/>
        </w:rPr>
        <w:t xml:space="preserve">less than one </w:t>
      </w:r>
      <w:r>
        <w:rPr>
          <w:color w:val="auto"/>
        </w:rPr>
        <w:t xml:space="preserve">page and </w:t>
      </w:r>
      <w:r w:rsidR="00C0414E">
        <w:rPr>
          <w:color w:val="auto"/>
        </w:rPr>
        <w:t xml:space="preserve">should </w:t>
      </w:r>
      <w:r>
        <w:rPr>
          <w:color w:val="auto"/>
        </w:rPr>
        <w:t xml:space="preserve">summarize the motivation for the research at hand, state the </w:t>
      </w:r>
      <w:r w:rsidR="00C0414E">
        <w:rPr>
          <w:color w:val="auto"/>
        </w:rPr>
        <w:t xml:space="preserve">applied </w:t>
      </w:r>
      <w:r>
        <w:rPr>
          <w:color w:val="auto"/>
        </w:rPr>
        <w:t xml:space="preserve">methods </w:t>
      </w:r>
      <w:r w:rsidR="00C0414E">
        <w:rPr>
          <w:color w:val="auto"/>
        </w:rPr>
        <w:t xml:space="preserve">and </w:t>
      </w:r>
      <w:r>
        <w:rPr>
          <w:color w:val="auto"/>
        </w:rPr>
        <w:t>tested hypotheses</w:t>
      </w:r>
      <w:r w:rsidR="00C0414E">
        <w:rPr>
          <w:color w:val="auto"/>
        </w:rPr>
        <w:t xml:space="preserve"> / research question and provide a </w:t>
      </w:r>
      <w:r>
        <w:rPr>
          <w:color w:val="auto"/>
        </w:rPr>
        <w:t>short summary of the results/answers.</w:t>
      </w:r>
      <w:r w:rsidR="006E70D3">
        <w:rPr>
          <w:color w:val="auto"/>
        </w:rPr>
        <w:t xml:space="preserve"> </w:t>
      </w:r>
      <w:r w:rsidR="00C0414E">
        <w:rPr>
          <w:color w:val="auto"/>
        </w:rPr>
        <w:t>Typically, an</w:t>
      </w:r>
      <w:r w:rsidR="006E70D3">
        <w:rPr>
          <w:color w:val="auto"/>
        </w:rPr>
        <w:t xml:space="preserve"> abstract does not contain references</w:t>
      </w:r>
      <w:r w:rsidR="00C0414E">
        <w:rPr>
          <w:color w:val="auto"/>
        </w:rPr>
        <w:t xml:space="preserve"> (</w:t>
      </w:r>
      <w:r w:rsidR="006E70D3">
        <w:rPr>
          <w:color w:val="auto"/>
        </w:rPr>
        <w:t>they should</w:t>
      </w:r>
      <w:r w:rsidR="00C0414E">
        <w:rPr>
          <w:color w:val="auto"/>
        </w:rPr>
        <w:t xml:space="preserve"> only</w:t>
      </w:r>
      <w:r w:rsidR="006E70D3">
        <w:rPr>
          <w:color w:val="auto"/>
        </w:rPr>
        <w:t xml:space="preserve"> be used if absolutely </w:t>
      </w:r>
      <w:r w:rsidR="00C0414E">
        <w:rPr>
          <w:color w:val="auto"/>
        </w:rPr>
        <w:t xml:space="preserve">necessary, </w:t>
      </w:r>
      <w:proofErr w:type="gramStart"/>
      <w:r w:rsidR="006E70D3">
        <w:rPr>
          <w:color w:val="auto"/>
        </w:rPr>
        <w:t>e.g.</w:t>
      </w:r>
      <w:proofErr w:type="gramEnd"/>
      <w:r w:rsidR="006E70D3">
        <w:rPr>
          <w:color w:val="auto"/>
        </w:rPr>
        <w:t xml:space="preserve"> if a presented study is a direct response</w:t>
      </w:r>
      <w:r w:rsidR="00C0414E">
        <w:rPr>
          <w:color w:val="auto"/>
        </w:rPr>
        <w:t>, replication</w:t>
      </w:r>
      <w:r w:rsidR="006E70D3">
        <w:rPr>
          <w:color w:val="auto"/>
        </w:rPr>
        <w:t xml:space="preserve"> or re-analysis of a previous study)</w:t>
      </w:r>
    </w:p>
    <w:p w14:paraId="06520408" w14:textId="0084F61F" w:rsidR="00C0414E" w:rsidRDefault="00C0414E">
      <w:pPr>
        <w:spacing w:before="0" w:after="160" w:line="259" w:lineRule="auto"/>
        <w:jc w:val="left"/>
      </w:pPr>
      <w:r>
        <w:br w:type="page"/>
      </w:r>
    </w:p>
    <w:p w14:paraId="1D13BEA8" w14:textId="709171F4" w:rsidR="00C0414E" w:rsidRPr="003656D7" w:rsidRDefault="00C0414E" w:rsidP="00C0414E">
      <w:pPr>
        <w:pStyle w:val="Heading2"/>
      </w:pPr>
      <w:r>
        <w:lastRenderedPageBreak/>
        <w:t xml:space="preserve">Acknowledgement and </w:t>
      </w:r>
      <w:r w:rsidR="0082065F">
        <w:t>Authors Contributions</w:t>
      </w:r>
    </w:p>
    <w:p w14:paraId="07E2A655" w14:textId="4404FD65" w:rsidR="002E477D" w:rsidRDefault="0082065F" w:rsidP="0083396D">
      <w:r>
        <w:rPr>
          <w:color w:val="auto"/>
        </w:rPr>
        <w:t xml:space="preserve">In this section you should specify your exact contributions to the </w:t>
      </w:r>
      <w:r w:rsidR="00CE627D">
        <w:rPr>
          <w:color w:val="auto"/>
        </w:rPr>
        <w:t xml:space="preserve">work the </w:t>
      </w:r>
      <w:r>
        <w:rPr>
          <w:color w:val="auto"/>
        </w:rPr>
        <w:t>report</w:t>
      </w:r>
      <w:r w:rsidR="00CE627D">
        <w:rPr>
          <w:color w:val="auto"/>
        </w:rPr>
        <w:t xml:space="preserve"> is about</w:t>
      </w:r>
      <w:r>
        <w:rPr>
          <w:color w:val="auto"/>
        </w:rPr>
        <w:t>. For sure you should have written the report completely by yourself. However, you might have acquired data together with your supervisor and/or col</w:t>
      </w:r>
      <w:r w:rsidR="00CE627D">
        <w:rPr>
          <w:color w:val="auto"/>
        </w:rPr>
        <w:t>l</w:t>
      </w:r>
      <w:r>
        <w:rPr>
          <w:color w:val="auto"/>
        </w:rPr>
        <w:t xml:space="preserve">aborators, or received analysis scripts from a third party. </w:t>
      </w:r>
      <w:r>
        <w:t>Please state all contributions clearly and explicitly in this section. This section can be as short as 2-3 sentences but could also fill ½ page. Have a look at the “Authors contribution” statements in research articles as an orientation for how to formulate this section. Please make sure you discuss this section with and get approval for it from your supervisor.</w:t>
      </w:r>
    </w:p>
    <w:p w14:paraId="591450CC" w14:textId="663ACC1E" w:rsidR="0082065F" w:rsidRPr="003656D7" w:rsidRDefault="00CE627D" w:rsidP="0083396D">
      <w:r>
        <w:t>Y</w:t>
      </w:r>
      <w:r w:rsidR="0082065F">
        <w:t xml:space="preserve">ou can include </w:t>
      </w:r>
      <w:r w:rsidR="008F408B">
        <w:t>acknowledgements</w:t>
      </w:r>
      <w:r w:rsidR="0082065F">
        <w:t xml:space="preserve"> and notes of thanks </w:t>
      </w:r>
      <w:r w:rsidR="008F408B">
        <w:t xml:space="preserve">in this section, </w:t>
      </w:r>
      <w:proofErr w:type="gramStart"/>
      <w:r w:rsidR="008F408B">
        <w:t>i</w:t>
      </w:r>
      <w:r w:rsidR="0082065F">
        <w:t>.e.</w:t>
      </w:r>
      <w:proofErr w:type="gramEnd"/>
      <w:r w:rsidR="0082065F">
        <w:t xml:space="preserve"> for intellectual</w:t>
      </w:r>
      <w:r w:rsidR="008F408B">
        <w:t>, personal</w:t>
      </w:r>
      <w:r w:rsidR="0082065F">
        <w:t xml:space="preserve"> support or supervision</w:t>
      </w:r>
      <w:r>
        <w:t xml:space="preserve"> etc.</w:t>
      </w:r>
    </w:p>
    <w:p w14:paraId="13715DFB" w14:textId="77777777" w:rsidR="00DE6EA8" w:rsidRPr="003656D7" w:rsidRDefault="00DE6EA8" w:rsidP="005C2DFD">
      <w:r w:rsidRPr="003656D7">
        <w:br w:type="page"/>
      </w:r>
    </w:p>
    <w:p w14:paraId="7F2F2D10" w14:textId="77777777" w:rsidR="00DE6EA8" w:rsidRPr="00CE627D" w:rsidRDefault="00576BC5" w:rsidP="00576BC5">
      <w:pPr>
        <w:pStyle w:val="Heading2"/>
      </w:pPr>
      <w:bookmarkStart w:id="1" w:name="_Toc507629439"/>
      <w:r w:rsidRPr="00CE627D">
        <w:lastRenderedPageBreak/>
        <w:t xml:space="preserve">1. </w:t>
      </w:r>
      <w:r w:rsidR="00DE6EA8" w:rsidRPr="00CE627D">
        <w:t>Introduction</w:t>
      </w:r>
      <w:bookmarkEnd w:id="1"/>
    </w:p>
    <w:p w14:paraId="68CFD457" w14:textId="059A2BB0" w:rsidR="00CE627D" w:rsidRDefault="00CE627D" w:rsidP="002E477D">
      <w:r>
        <w:t xml:space="preserve">Please note that this template is not binding for your </w:t>
      </w:r>
      <w:r w:rsidR="00F32C50">
        <w:t xml:space="preserve">writing your report/thesis. This template is a suggestion for how to do, which could be used as a default if student and supervisor do not have specific demands/wishes on the format. All formal aspects of a thesis can be agreed on between the supervisor and student (this includes citation stye). Even when using this template, there is often no right or wrong in how to do it. What is important is consistency and that the final thesis is done in agreement with standards of good scientific practice. Formal correctness will be part of the grading schema of your thesis. </w:t>
      </w:r>
    </w:p>
    <w:p w14:paraId="7B159952" w14:textId="56379250" w:rsidR="00AC5A5E" w:rsidRPr="008F408B" w:rsidRDefault="00EE529A" w:rsidP="00EE529A">
      <w:pPr>
        <w:pStyle w:val="Heading3"/>
      </w:pPr>
      <w:bookmarkStart w:id="2" w:name="_Toc507629440"/>
      <w:r w:rsidRPr="008F408B">
        <w:t xml:space="preserve">1.1 </w:t>
      </w:r>
      <w:bookmarkEnd w:id="2"/>
      <w:r w:rsidR="008F408B" w:rsidRPr="008F408B">
        <w:t>Subheading</w:t>
      </w:r>
    </w:p>
    <w:p w14:paraId="06A7C84B" w14:textId="0A4989C6" w:rsidR="00B360E0" w:rsidRPr="00687530" w:rsidRDefault="00CE627D" w:rsidP="00835F27">
      <w:r w:rsidRPr="008F408B">
        <w:t xml:space="preserve">Your introduction should be written in the </w:t>
      </w:r>
      <w:r>
        <w:t>scientific writing style of a research article. The whole thesis needs to be written in English.</w:t>
      </w:r>
      <w:r w:rsidR="00A50FDA">
        <w:t xml:space="preserve"> </w:t>
      </w:r>
      <w:r w:rsidR="00687530" w:rsidRPr="00687530">
        <w:t xml:space="preserve">You </w:t>
      </w:r>
      <w:r w:rsidR="00687530">
        <w:t>can use subheadings to structure your text. The structure should not have more than two levels (</w:t>
      </w:r>
      <w:proofErr w:type="gramStart"/>
      <w:r w:rsidR="00687530">
        <w:t>e.g.</w:t>
      </w:r>
      <w:proofErr w:type="gramEnd"/>
      <w:r w:rsidR="00687530">
        <w:t xml:space="preserve"> 1.1.1. is ok; 1.1.1.1. is not ok). </w:t>
      </w:r>
    </w:p>
    <w:p w14:paraId="6DBB8F21" w14:textId="72E00311" w:rsidR="003773F9" w:rsidRPr="00687530" w:rsidRDefault="00D25C86" w:rsidP="003773F9">
      <w:pPr>
        <w:pStyle w:val="Heading3"/>
      </w:pPr>
      <w:bookmarkStart w:id="3" w:name="_Toc507629441"/>
      <w:r w:rsidRPr="00687530">
        <w:t>1.</w:t>
      </w:r>
      <w:r w:rsidR="00C25734" w:rsidRPr="00687530">
        <w:t>2</w:t>
      </w:r>
      <w:r w:rsidR="003773F9" w:rsidRPr="00687530">
        <w:t xml:space="preserve"> </w:t>
      </w:r>
      <w:bookmarkEnd w:id="3"/>
      <w:r w:rsidR="008F408B" w:rsidRPr="00687530">
        <w:t>Subheading</w:t>
      </w:r>
    </w:p>
    <w:p w14:paraId="69B21945" w14:textId="5A0369DD" w:rsidR="005414BE" w:rsidRPr="0076673E" w:rsidRDefault="00687530" w:rsidP="00263CBB">
      <w:r w:rsidRPr="00687530">
        <w:t>Use paragraphs to structure your text. Use references in an appropriate way and use a reference manager</w:t>
      </w:r>
      <w:r w:rsidR="0076673E">
        <w:t xml:space="preserve"> (</w:t>
      </w:r>
      <w:proofErr w:type="gramStart"/>
      <w:r w:rsidR="0076673E">
        <w:t>e.g.</w:t>
      </w:r>
      <w:proofErr w:type="gramEnd"/>
      <w:r w:rsidR="0076673E">
        <w:t xml:space="preserve"> Zotero). </w:t>
      </w:r>
      <w:r w:rsidR="0076673E" w:rsidRPr="0076673E">
        <w:t>You do NOT have to use APA-</w:t>
      </w:r>
      <w:r w:rsidR="0076673E">
        <w:t>s</w:t>
      </w:r>
      <w:r w:rsidR="0076673E" w:rsidRPr="0076673E">
        <w:t>tyle. APA-</w:t>
      </w:r>
      <w:proofErr w:type="gramStart"/>
      <w:r w:rsidR="0076673E" w:rsidRPr="0076673E">
        <w:t>style  is</w:t>
      </w:r>
      <w:proofErr w:type="gramEnd"/>
      <w:r w:rsidR="0076673E" w:rsidRPr="0076673E">
        <w:t xml:space="preserve"> not common in the neuroscientific liter</w:t>
      </w:r>
      <w:r w:rsidR="0076673E">
        <w:t xml:space="preserve">ature. </w:t>
      </w:r>
      <w:r w:rsidR="0076673E" w:rsidRPr="0076673E">
        <w:t>In contrast, every journal is defining their own sty</w:t>
      </w:r>
      <w:r w:rsidR="0076673E">
        <w:t xml:space="preserve">le. </w:t>
      </w:r>
      <w:r w:rsidR="0076673E" w:rsidRPr="0076673E">
        <w:t>You can agree with your supervisor which style to use. We advise to use the sty</w:t>
      </w:r>
      <w:r w:rsidR="00A50FDA">
        <w:t>l</w:t>
      </w:r>
      <w:r w:rsidR="0076673E" w:rsidRPr="0076673E">
        <w:t xml:space="preserve">e of </w:t>
      </w:r>
      <w:r w:rsidR="0076673E" w:rsidRPr="0076673E">
        <w:rPr>
          <w:i/>
          <w:iCs/>
        </w:rPr>
        <w:t>The</w:t>
      </w:r>
      <w:r w:rsidR="005414BE" w:rsidRPr="0076673E">
        <w:rPr>
          <w:i/>
          <w:iCs/>
        </w:rPr>
        <w:t xml:space="preserve"> Journal of Neuroscience</w:t>
      </w:r>
      <w:r w:rsidR="005414BE" w:rsidRPr="0076673E">
        <w:t xml:space="preserve"> </w:t>
      </w:r>
      <w:r w:rsidR="0076673E">
        <w:t xml:space="preserve">for which the reference at the end of this sentences would be an example </w:t>
      </w:r>
      <w:r w:rsidR="005414BE" w:rsidRPr="003656D7">
        <w:fldChar w:fldCharType="begin" w:fldLock="1"/>
      </w:r>
      <w:r w:rsidR="00B86FD3" w:rsidRPr="0076673E">
        <w:instrText>ADDIN CSL_CITATION {"citationItems":[{"id":"ITEM-1","itemData":{"DOI":"10.1016/j.tics.2014.06.005","ISBN":"1364-6613","ISSN":"1879307X","PMID":"25070269","abstract":"Classically, the operation of working memory (WM) has been strongly coupled with conscious states; it is thought that WM operates on conscious input and that we are conscious of the contents and operations of WM. Here, we re-evaluate the relationship between WM and conscious awareness in light of current data and question the views that awareness is mandatory for the operation of WM and that WM contents are necessarily linked to experiential states that are consciously accessible for perceptual report. We propose a novel framework for the relationship between WM and conscious awareness.","author":[{"dropping-particle":"","family":"Soto","given":"David","non-dropping-particle":"","parse-names":false,"suffix":""},{"dropping-particle":"","family":"Silvanto","given":"Juha","non-dropping-particle":"","parse-names":false,"suffix":""}],"container-title":"Trends in Cognitive Sciences","id":"ITEM-1","issue":"10","issued":{"date-parts":[["2014"]]},"page":"520-525","title":"Reappraising the relationship between working memory and conscious awareness","type":"article","volume":"18"},"uris":["http://www.mendeley.com/documents/?uuid=06b99c6e-63a7-4782-bc0b-4d78c753df03","http://www.mendeley.com/documents/?uuid=b147e025-1075-4435-80e5-ddb3d481dc6b"]}],"mendeley":{"formattedCitation":"(Soto and Silvanto, 2014)","plainTextFormattedCitation":"(Soto and Silvanto, 2014)","previouslyFormattedCitation":"(Soto and Silvanto, 2014)"},"properties":{"noteIndex":0},"schema":"https://github.com/citation-style-language/schema/raw/master/csl-citation.json"}</w:instrText>
      </w:r>
      <w:r w:rsidR="005414BE" w:rsidRPr="003656D7">
        <w:fldChar w:fldCharType="separate"/>
      </w:r>
      <w:r w:rsidR="005414BE" w:rsidRPr="0076673E">
        <w:rPr>
          <w:noProof/>
        </w:rPr>
        <w:t>(Soto and Silvanto, 2014)</w:t>
      </w:r>
      <w:r w:rsidR="005414BE" w:rsidRPr="003656D7">
        <w:fldChar w:fldCharType="end"/>
      </w:r>
      <w:r w:rsidR="005414BE" w:rsidRPr="0076673E">
        <w:t>.</w:t>
      </w:r>
      <w:r w:rsidR="0076673E">
        <w:t xml:space="preserve"> Make sure that all references are formatted in the same style!</w:t>
      </w:r>
    </w:p>
    <w:p w14:paraId="708064FF" w14:textId="77777777" w:rsidR="005414BE" w:rsidRPr="0076673E" w:rsidRDefault="005414BE">
      <w:pPr>
        <w:spacing w:before="0" w:after="160" w:line="259" w:lineRule="auto"/>
        <w:jc w:val="left"/>
        <w:rPr>
          <w:b/>
          <w:sz w:val="18"/>
        </w:rPr>
      </w:pPr>
      <w:r w:rsidRPr="0076673E">
        <w:rPr>
          <w:b/>
          <w:sz w:val="18"/>
        </w:rPr>
        <w:br w:type="page"/>
      </w:r>
    </w:p>
    <w:p w14:paraId="08AF9149" w14:textId="7016D005" w:rsidR="005E0955" w:rsidRPr="00FF3F28" w:rsidRDefault="005E0955" w:rsidP="00FF3F28">
      <w:pPr>
        <w:spacing w:line="240" w:lineRule="auto"/>
      </w:pPr>
      <w:r w:rsidRPr="003656D7">
        <w:rPr>
          <w:noProof/>
          <w:lang w:val="de-DE" w:eastAsia="de-DE"/>
        </w:rPr>
        <w:lastRenderedPageBreak/>
        <w:drawing>
          <wp:inline distT="0" distB="0" distL="0" distR="0" wp14:anchorId="5A1A0595" wp14:editId="335505F0">
            <wp:extent cx="5943600" cy="3597275"/>
            <wp:effectExtent l="0" t="0" r="0" b="3175"/>
            <wp:docPr id="8" name="Picture 8" descr="C:\Users\Timo T Schmidt\Dropbox\Projekte\DISSERTATION\Figures\Figure_2_Somatosensory Syst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imo T Schmidt\Dropbox\Projekte\DISSERTATION\Figures\Figure_2_Somatosensory System.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597275"/>
                    </a:xfrm>
                    <a:prstGeom prst="rect">
                      <a:avLst/>
                    </a:prstGeom>
                    <a:noFill/>
                    <a:ln>
                      <a:noFill/>
                    </a:ln>
                  </pic:spPr>
                </pic:pic>
              </a:graphicData>
            </a:graphic>
          </wp:inline>
        </w:drawing>
      </w:r>
      <w:r w:rsidRPr="008F408B">
        <w:rPr>
          <w:b/>
          <w:sz w:val="18"/>
        </w:rPr>
        <w:t xml:space="preserve">Figure </w:t>
      </w:r>
      <w:r w:rsidR="00FF3F28">
        <w:rPr>
          <w:b/>
          <w:sz w:val="18"/>
        </w:rPr>
        <w:t>1</w:t>
      </w:r>
      <w:r w:rsidRPr="008F408B">
        <w:rPr>
          <w:b/>
          <w:sz w:val="18"/>
        </w:rPr>
        <w:t>:</w:t>
      </w:r>
      <w:r w:rsidRPr="008F408B">
        <w:rPr>
          <w:sz w:val="18"/>
        </w:rPr>
        <w:t xml:space="preserve"> </w:t>
      </w:r>
      <w:r w:rsidR="00A50FDA">
        <w:rPr>
          <w:sz w:val="18"/>
        </w:rPr>
        <w:t>Put special attention on the formatting of figures. One says “figures are like business cards of a thesis/paper”, meaning that they are the first thing one sees and reflect how much effort was put into the work in order to make it understandable, clear and thereby valuable for the reader</w:t>
      </w:r>
      <w:r w:rsidR="008F408B" w:rsidRPr="008F408B">
        <w:rPr>
          <w:sz w:val="18"/>
        </w:rPr>
        <w:t>. Please never embed figures within the text</w:t>
      </w:r>
      <w:r w:rsidR="00E94C4F">
        <w:rPr>
          <w:sz w:val="18"/>
        </w:rPr>
        <w:t>: T</w:t>
      </w:r>
      <w:r w:rsidR="008F408B" w:rsidRPr="008F408B">
        <w:rPr>
          <w:sz w:val="18"/>
        </w:rPr>
        <w:t>ext should</w:t>
      </w:r>
      <w:r w:rsidR="00A50FDA">
        <w:rPr>
          <w:sz w:val="18"/>
        </w:rPr>
        <w:t xml:space="preserve"> not</w:t>
      </w:r>
      <w:r w:rsidR="008F408B" w:rsidRPr="008F408B">
        <w:rPr>
          <w:sz w:val="18"/>
        </w:rPr>
        <w:t xml:space="preserve"> be flowing around the figure</w:t>
      </w:r>
      <w:r w:rsidR="00E94C4F">
        <w:rPr>
          <w:sz w:val="18"/>
        </w:rPr>
        <w:t>, instead, a</w:t>
      </w:r>
      <w:r w:rsidR="008F408B" w:rsidRPr="008F408B">
        <w:rPr>
          <w:sz w:val="18"/>
        </w:rPr>
        <w:t xml:space="preserve"> figure should span the whole breadth of the page. The font and font size within a figure should match the text. </w:t>
      </w:r>
      <w:r w:rsidR="00FF3F28" w:rsidRPr="00FF3F28">
        <w:rPr>
          <w:sz w:val="18"/>
        </w:rPr>
        <w:t xml:space="preserve">A figure should be </w:t>
      </w:r>
      <w:r w:rsidR="00E94C4F">
        <w:rPr>
          <w:sz w:val="18"/>
        </w:rPr>
        <w:t xml:space="preserve">a single </w:t>
      </w:r>
      <w:r w:rsidR="00FF3F28" w:rsidRPr="00FF3F28">
        <w:rPr>
          <w:sz w:val="18"/>
        </w:rPr>
        <w:t>high</w:t>
      </w:r>
      <w:r w:rsidR="00E94C4F">
        <w:rPr>
          <w:sz w:val="18"/>
        </w:rPr>
        <w:t>-</w:t>
      </w:r>
      <w:r w:rsidR="00FF3F28" w:rsidRPr="00FF3F28">
        <w:rPr>
          <w:sz w:val="18"/>
        </w:rPr>
        <w:t xml:space="preserve">resolution </w:t>
      </w:r>
      <w:r w:rsidR="00E94C4F">
        <w:rPr>
          <w:sz w:val="18"/>
        </w:rPr>
        <w:t xml:space="preserve">graphic </w:t>
      </w:r>
      <w:r w:rsidR="00FF3F28" w:rsidRPr="00FF3F28">
        <w:rPr>
          <w:sz w:val="18"/>
        </w:rPr>
        <w:t>(300dpi). It is advised to save the figure in *</w:t>
      </w:r>
      <w:r w:rsidR="00E94C4F">
        <w:rPr>
          <w:sz w:val="18"/>
        </w:rPr>
        <w:t>.</w:t>
      </w:r>
      <w:r w:rsidR="00FF3F28" w:rsidRPr="00FF3F28">
        <w:rPr>
          <w:sz w:val="18"/>
        </w:rPr>
        <w:t>tiff or *</w:t>
      </w:r>
      <w:r w:rsidR="00E94C4F">
        <w:rPr>
          <w:sz w:val="18"/>
        </w:rPr>
        <w:t>.</w:t>
      </w:r>
      <w:r w:rsidR="00FF3F28" w:rsidRPr="00FF3F28">
        <w:rPr>
          <w:sz w:val="18"/>
        </w:rPr>
        <w:t xml:space="preserve">bmp format and then include it as a picture in the text. </w:t>
      </w:r>
      <w:r w:rsidR="005414BE" w:rsidRPr="00FF3F28">
        <w:rPr>
          <w:sz w:val="18"/>
        </w:rPr>
        <w:t xml:space="preserve">Figures </w:t>
      </w:r>
      <w:r w:rsidR="00FF3F28" w:rsidRPr="00FF3F28">
        <w:rPr>
          <w:sz w:val="18"/>
        </w:rPr>
        <w:t xml:space="preserve">should always be placed on the top of a page and every figure needs to have a </w:t>
      </w:r>
      <w:r w:rsidR="00FF3F28">
        <w:rPr>
          <w:sz w:val="18"/>
        </w:rPr>
        <w:t>name (</w:t>
      </w:r>
      <w:proofErr w:type="gramStart"/>
      <w:r w:rsidR="00FF3F28">
        <w:rPr>
          <w:sz w:val="18"/>
        </w:rPr>
        <w:t>e.g.</w:t>
      </w:r>
      <w:proofErr w:type="gramEnd"/>
      <w:r w:rsidR="00FF3F28">
        <w:rPr>
          <w:sz w:val="18"/>
        </w:rPr>
        <w:t xml:space="preserve"> Figure 1) and a caption. </w:t>
      </w:r>
      <w:r w:rsidR="00E94C4F">
        <w:rPr>
          <w:sz w:val="18"/>
        </w:rPr>
        <w:t xml:space="preserve">The figure should appear on the same page as the first reference in the text which refers to it. Every figure needs to be referred to from the text. </w:t>
      </w:r>
      <w:r w:rsidR="00FF3F28">
        <w:rPr>
          <w:sz w:val="18"/>
        </w:rPr>
        <w:t>If you use graphical material from external sources, please make sure you are providing a reference to the source within the figure caption</w:t>
      </w:r>
      <w:r w:rsidR="00E94C4F">
        <w:rPr>
          <w:sz w:val="18"/>
        </w:rPr>
        <w:t xml:space="preserve"> </w:t>
      </w:r>
      <w:proofErr w:type="gramStart"/>
      <w:r w:rsidR="00E94C4F">
        <w:rPr>
          <w:sz w:val="18"/>
        </w:rPr>
        <w:t>e.g.</w:t>
      </w:r>
      <w:proofErr w:type="gramEnd"/>
      <w:r w:rsidR="00E94C4F">
        <w:rPr>
          <w:sz w:val="18"/>
        </w:rPr>
        <w:t xml:space="preserve"> “(Figure </w:t>
      </w:r>
      <w:r w:rsidR="003A1042">
        <w:rPr>
          <w:sz w:val="18"/>
        </w:rPr>
        <w:t>adapted/</w:t>
      </w:r>
      <w:r w:rsidR="00E94C4F">
        <w:rPr>
          <w:sz w:val="18"/>
        </w:rPr>
        <w:t>taken from Schmidt, 2018)</w:t>
      </w:r>
      <w:r w:rsidR="003A1042">
        <w:rPr>
          <w:sz w:val="18"/>
        </w:rPr>
        <w:t>”</w:t>
      </w:r>
      <w:r w:rsidR="00FF3F28">
        <w:rPr>
          <w:sz w:val="18"/>
        </w:rPr>
        <w:t>.</w:t>
      </w:r>
    </w:p>
    <w:p w14:paraId="526560BB" w14:textId="77777777" w:rsidR="005E0955" w:rsidRPr="00FF3F28" w:rsidRDefault="005E0955" w:rsidP="00195359">
      <w:pPr>
        <w:rPr>
          <w:noProof/>
        </w:rPr>
      </w:pPr>
    </w:p>
    <w:p w14:paraId="163CBD27" w14:textId="43A299CB" w:rsidR="005414BE" w:rsidRPr="008F408B" w:rsidRDefault="005414BE" w:rsidP="005414BE">
      <w:pPr>
        <w:pStyle w:val="Heading3"/>
      </w:pPr>
      <w:r w:rsidRPr="008F408B">
        <w:t>1.</w:t>
      </w:r>
      <w:r w:rsidR="008F408B" w:rsidRPr="008F408B">
        <w:t>3</w:t>
      </w:r>
      <w:r w:rsidRPr="008F408B">
        <w:t xml:space="preserve"> Aim of current work</w:t>
      </w:r>
    </w:p>
    <w:p w14:paraId="33314521" w14:textId="5544B2C4" w:rsidR="005414BE" w:rsidRPr="008F408B" w:rsidRDefault="008F408B" w:rsidP="005414BE">
      <w:pPr>
        <w:rPr>
          <w:noProof/>
        </w:rPr>
      </w:pPr>
      <w:r>
        <w:t>As in a research article</w:t>
      </w:r>
      <w:r w:rsidR="003A1042">
        <w:t xml:space="preserve"> the last section of the Introduction</w:t>
      </w:r>
      <w:r>
        <w:t xml:space="preserve"> should state the research question / hypothesis as clearly as possible in a scientific writing style as it is common in the neurocognitive literature. </w:t>
      </w:r>
    </w:p>
    <w:p w14:paraId="0435D32A" w14:textId="77777777" w:rsidR="00B86FD3" w:rsidRPr="008F408B" w:rsidRDefault="00B86FD3">
      <w:pPr>
        <w:spacing w:before="0" w:after="160" w:line="259" w:lineRule="auto"/>
        <w:jc w:val="left"/>
      </w:pPr>
      <w:r w:rsidRPr="008F408B">
        <w:br w:type="page"/>
      </w:r>
    </w:p>
    <w:p w14:paraId="1FF2B35F" w14:textId="358A5D17" w:rsidR="00B86FD3" w:rsidRPr="0076673E" w:rsidRDefault="00B86FD3" w:rsidP="00B86FD3">
      <w:pPr>
        <w:pStyle w:val="Heading2"/>
      </w:pPr>
      <w:r w:rsidRPr="0076673E">
        <w:lastRenderedPageBreak/>
        <w:t xml:space="preserve">2. </w:t>
      </w:r>
      <w:r w:rsidR="0076673E" w:rsidRPr="0076673E">
        <w:t>Methods</w:t>
      </w:r>
    </w:p>
    <w:p w14:paraId="3CD8176F" w14:textId="7E22CF72" w:rsidR="00B86FD3" w:rsidRDefault="0076673E" w:rsidP="00B86FD3">
      <w:r w:rsidRPr="0076673E">
        <w:t xml:space="preserve">The overall structure of your </w:t>
      </w:r>
      <w:r>
        <w:t>report/exposé/thesis</w:t>
      </w:r>
      <w:r w:rsidRPr="0076673E">
        <w:t xml:space="preserve"> should follow the structure</w:t>
      </w:r>
      <w:r>
        <w:t xml:space="preserve"> of a research article. Therefore, your report/exposé/thesis should have the sections Introduction, Methods, Results, Discussion. Any exception from this structure needs to be critically discussed and approved by your supervisor</w:t>
      </w:r>
      <w:r w:rsidR="003A1042">
        <w:t xml:space="preserve"> (there need to be very good reasons to diverge from this structure)</w:t>
      </w:r>
      <w:r>
        <w:t>.</w:t>
      </w:r>
    </w:p>
    <w:p w14:paraId="3D8E9C87" w14:textId="5B367DD4" w:rsidR="00012319" w:rsidRPr="0076673E" w:rsidRDefault="00012319" w:rsidP="00B86FD3">
      <w:r>
        <w:t>If you have collected data</w:t>
      </w:r>
      <w:r w:rsidR="00AB7B80">
        <w:t xml:space="preserve"> (</w:t>
      </w:r>
      <w:r>
        <w:t xml:space="preserve">or used data that has been collected </w:t>
      </w:r>
      <w:r w:rsidR="00AB7B80">
        <w:t xml:space="preserve">by somebody else) </w:t>
      </w:r>
      <w:r>
        <w:t xml:space="preserve">from human participants </w:t>
      </w:r>
      <w:r w:rsidR="00AB7B80">
        <w:t>(</w:t>
      </w:r>
      <w:r>
        <w:t>or from animal</w:t>
      </w:r>
      <w:r w:rsidR="00AB7B80">
        <w:t xml:space="preserve"> experimentation)</w:t>
      </w:r>
      <w:r>
        <w:t xml:space="preserve">, make sure that you provide appropriate reference to the approval from an ethical review board </w:t>
      </w:r>
      <w:r w:rsidR="00AB7B80">
        <w:t>for all applied procedures and state additionally that all procedures were in line with the Declaration of Helsinki</w:t>
      </w:r>
      <w:r w:rsidR="003A1042">
        <w:t xml:space="preserve"> </w:t>
      </w:r>
      <w:r>
        <w:t>(or corresponding approval for animal research)</w:t>
      </w:r>
      <w:r w:rsidR="00AB7B80">
        <w:t>.</w:t>
      </w:r>
      <w:r w:rsidR="00C1793B">
        <w:t xml:space="preserve"> Additionally, please include a statement that all data </w:t>
      </w:r>
      <w:r w:rsidR="00AC4AA3">
        <w:t>was</w:t>
      </w:r>
      <w:r w:rsidR="00C1793B">
        <w:t xml:space="preserve"> collected, analyzed and stored </w:t>
      </w:r>
      <w:r w:rsidR="00AC4AA3">
        <w:t>(including long term storage) in line with</w:t>
      </w:r>
      <w:r w:rsidR="003A1042">
        <w:t xml:space="preserve"> the </w:t>
      </w:r>
      <w:r w:rsidR="00AC4AA3">
        <w:t>data protection/privacy regulations</w:t>
      </w:r>
      <w:r w:rsidR="003A1042">
        <w:t>/laws that apply</w:t>
      </w:r>
      <w:r w:rsidR="00AC4AA3">
        <w:t>. If you are in doubt about what these regulations are and what this means for your work, please consult the lab in which you are working and make sure that you are introduced to corresponding regulations and lab infrastructure to stick to these r</w:t>
      </w:r>
      <w:r w:rsidR="003A1042">
        <w:t>egulations</w:t>
      </w:r>
      <w:r w:rsidR="00AC4AA3">
        <w:t xml:space="preserve"> (</w:t>
      </w:r>
      <w:proofErr w:type="gramStart"/>
      <w:r w:rsidR="00AC4AA3">
        <w:t>e.g.</w:t>
      </w:r>
      <w:proofErr w:type="gramEnd"/>
      <w:r w:rsidR="00AC4AA3">
        <w:t xml:space="preserve"> it might be the case that you cannot process data on your private computer, as data might have to be</w:t>
      </w:r>
      <w:r w:rsidR="003A1042">
        <w:t xml:space="preserve"> stored and processed within a specific </w:t>
      </w:r>
      <w:r w:rsidR="00AC4AA3">
        <w:t>IT-infrastructure, which is supplied by the lab/research institution).</w:t>
      </w:r>
    </w:p>
    <w:p w14:paraId="4907C195" w14:textId="77777777" w:rsidR="00B86FD3" w:rsidRPr="0076673E" w:rsidRDefault="00B86FD3">
      <w:pPr>
        <w:spacing w:before="0" w:after="160" w:line="259" w:lineRule="auto"/>
        <w:jc w:val="left"/>
        <w:rPr>
          <w:rFonts w:asciiTheme="majorHAnsi" w:eastAsiaTheme="majorEastAsia" w:hAnsiTheme="majorHAnsi" w:cstheme="majorBidi"/>
          <w:b/>
          <w:color w:val="auto"/>
          <w:sz w:val="28"/>
          <w:szCs w:val="26"/>
        </w:rPr>
      </w:pPr>
      <w:r w:rsidRPr="0076673E">
        <w:br w:type="page"/>
      </w:r>
    </w:p>
    <w:p w14:paraId="499A5D2D" w14:textId="6FC6B923" w:rsidR="00B86FD3" w:rsidRPr="0076673E" w:rsidRDefault="00B86FD3" w:rsidP="00B86FD3">
      <w:pPr>
        <w:pStyle w:val="Heading2"/>
      </w:pPr>
      <w:r w:rsidRPr="0076673E">
        <w:lastRenderedPageBreak/>
        <w:t xml:space="preserve">3. </w:t>
      </w:r>
      <w:r w:rsidR="0076673E" w:rsidRPr="0076673E">
        <w:t>Results</w:t>
      </w:r>
    </w:p>
    <w:p w14:paraId="481F26CE" w14:textId="426E811E" w:rsidR="00AB7B80" w:rsidRDefault="0076673E" w:rsidP="00B86FD3">
      <w:r w:rsidRPr="0076673E">
        <w:t>Every</w:t>
      </w:r>
      <w:r w:rsidR="00DF54CB">
        <w:t xml:space="preserve"> main</w:t>
      </w:r>
      <w:r w:rsidRPr="0076673E">
        <w:t xml:space="preserve"> section (not subsection) should start </w:t>
      </w:r>
      <w:r>
        <w:t xml:space="preserve">on a new page. </w:t>
      </w:r>
      <w:proofErr w:type="gramStart"/>
      <w:r w:rsidR="00012319">
        <w:t>Overall</w:t>
      </w:r>
      <w:proofErr w:type="gramEnd"/>
      <w:r w:rsidR="00012319">
        <w:t xml:space="preserve"> a</w:t>
      </w:r>
      <w:r w:rsidR="00DF54CB">
        <w:t>n</w:t>
      </w:r>
      <w:r w:rsidR="00012319">
        <w:t xml:space="preserve"> internship report should have around 5 pages, an expose around 10 pages and a thesis typically has 30-50 pages. </w:t>
      </w:r>
      <w:r w:rsidR="0096780C">
        <w:t xml:space="preserve">Please stick to these values, which refer to the main body of the </w:t>
      </w:r>
      <w:r w:rsidR="00012319">
        <w:t>report/exposé/thesis</w:t>
      </w:r>
      <w:r w:rsidR="0096780C">
        <w:t>,</w:t>
      </w:r>
      <w:r w:rsidR="00012319">
        <w:t xml:space="preserve"> excluding </w:t>
      </w:r>
      <w:r w:rsidR="0096780C">
        <w:t>Abstract, Acknowledgement and R</w:t>
      </w:r>
      <w:r w:rsidR="00012319">
        <w:t>eferenc</w:t>
      </w:r>
      <w:r w:rsidR="0096780C">
        <w:t>e list</w:t>
      </w:r>
      <w:r w:rsidR="00012319">
        <w:t xml:space="preserve">. </w:t>
      </w:r>
      <w:r w:rsidR="00ED0D41">
        <w:t xml:space="preserve">The typesetting of the text and the defined scope/length should be taken seriously. Use font size 11pt and double-spaced line spacing. The given suggestions for the length of the report/exposé/thesis include figures. </w:t>
      </w:r>
      <w:r w:rsidR="00012319">
        <w:t>If the length of your thesis exceeds this scope, you should consider using a Supplement</w:t>
      </w:r>
      <w:r w:rsidR="0096780C">
        <w:t xml:space="preserve">ary Material Section </w:t>
      </w:r>
      <w:r w:rsidR="00012319">
        <w:t>(or Appendix)</w:t>
      </w:r>
      <w:r w:rsidR="0096780C">
        <w:t xml:space="preserve"> </w:t>
      </w:r>
      <w:r w:rsidR="00012319">
        <w:t xml:space="preserve">attached </w:t>
      </w:r>
      <w:r w:rsidR="0096780C">
        <w:t>at</w:t>
      </w:r>
      <w:r w:rsidR="00012319">
        <w:t xml:space="preserve"> the </w:t>
      </w:r>
      <w:r w:rsidR="0096780C">
        <w:t xml:space="preserve">very end of the </w:t>
      </w:r>
      <w:r w:rsidR="00012319">
        <w:t xml:space="preserve">thesis. Such a section is particularly helpful </w:t>
      </w:r>
      <w:r w:rsidR="00AB7B80">
        <w:t xml:space="preserve">to include </w:t>
      </w:r>
      <w:r w:rsidR="0096780C">
        <w:t xml:space="preserve">material in the sense of good scientific practice to make your work replicable, such as additional data, </w:t>
      </w:r>
      <w:r w:rsidR="00AB7B80">
        <w:t>custom</w:t>
      </w:r>
      <w:r w:rsidR="0096780C">
        <w:t>-</w:t>
      </w:r>
      <w:r w:rsidR="00AB7B80">
        <w:t>made questionnaires, additional control analyses, which would take too much space in the main text</w:t>
      </w:r>
      <w:r w:rsidR="0096780C">
        <w:t xml:space="preserve"> body</w:t>
      </w:r>
      <w:r w:rsidR="00AB7B80">
        <w:t>, but are required for a full report of the procedures</w:t>
      </w:r>
      <w:r w:rsidR="0096780C">
        <w:t xml:space="preserve">. </w:t>
      </w:r>
      <w:r w:rsidR="00AB7B80">
        <w:t xml:space="preserve">As an alternative to an Appendix </w:t>
      </w:r>
      <w:r w:rsidR="0096780C">
        <w:t>/</w:t>
      </w:r>
      <w:r w:rsidR="00AB7B80">
        <w:t xml:space="preserve"> Supplementary Material</w:t>
      </w:r>
      <w:r w:rsidR="0096780C">
        <w:t xml:space="preserve"> Section,</w:t>
      </w:r>
      <w:r w:rsidR="00AB7B80">
        <w:t xml:space="preserve"> you could also use an online repository. However, you need approval from your supervisor to publish corresponding material online and you need to make it permanently available. As a rule of thumb: It appears practical to publish your very own programming code online</w:t>
      </w:r>
      <w:r w:rsidR="0096780C">
        <w:t xml:space="preserve"> (be careful with code you have received from the lab)</w:t>
      </w:r>
      <w:r w:rsidR="00AB7B80">
        <w:t xml:space="preserve">, while data is typically not published online (as data privacy/protection regulations will most probably apply to </w:t>
      </w:r>
      <w:r w:rsidR="0096780C">
        <w:t xml:space="preserve">the </w:t>
      </w:r>
      <w:r w:rsidR="00AB7B80">
        <w:t xml:space="preserve">data). </w:t>
      </w:r>
    </w:p>
    <w:p w14:paraId="1D199820" w14:textId="089F75B7" w:rsidR="00D23801" w:rsidRPr="0076673E" w:rsidRDefault="00D23801" w:rsidP="00B86FD3">
      <w:r>
        <w:t>The results section should be as short and concise as possible and interpretation of the data should not be included in the results section, but should be done in the discussion section.</w:t>
      </w:r>
    </w:p>
    <w:p w14:paraId="7D310505" w14:textId="77777777" w:rsidR="00B86FD3" w:rsidRPr="0076673E" w:rsidRDefault="00B86FD3">
      <w:pPr>
        <w:spacing w:before="0" w:after="160" w:line="259" w:lineRule="auto"/>
        <w:jc w:val="left"/>
        <w:rPr>
          <w:rFonts w:asciiTheme="majorHAnsi" w:eastAsiaTheme="majorEastAsia" w:hAnsiTheme="majorHAnsi" w:cstheme="majorBidi"/>
          <w:b/>
          <w:color w:val="auto"/>
          <w:sz w:val="28"/>
          <w:szCs w:val="26"/>
        </w:rPr>
      </w:pPr>
      <w:r w:rsidRPr="0076673E">
        <w:br w:type="page"/>
      </w:r>
    </w:p>
    <w:p w14:paraId="5C9A93B7" w14:textId="3599B832" w:rsidR="00B86FD3" w:rsidRPr="00D23801" w:rsidRDefault="00B86FD3" w:rsidP="00B86FD3">
      <w:pPr>
        <w:pStyle w:val="Heading2"/>
      </w:pPr>
      <w:r w:rsidRPr="00D23801">
        <w:lastRenderedPageBreak/>
        <w:t>4. Dis</w:t>
      </w:r>
      <w:r w:rsidR="00D23801" w:rsidRPr="00D23801">
        <w:t>c</w:t>
      </w:r>
      <w:r w:rsidRPr="00D23801">
        <w:t>ussion</w:t>
      </w:r>
    </w:p>
    <w:p w14:paraId="3121B9E9" w14:textId="7EE03231" w:rsidR="00D67CCF" w:rsidRDefault="00D23801" w:rsidP="00B86FD3">
      <w:r>
        <w:t>The discussion section typically starts with a ½</w:t>
      </w:r>
      <w:r w:rsidR="0096780C">
        <w:t xml:space="preserve"> to </w:t>
      </w:r>
      <w:r>
        <w:t xml:space="preserve">1 page </w:t>
      </w:r>
      <w:r w:rsidR="00BF1B1C">
        <w:t>summary of the results</w:t>
      </w:r>
      <w:r w:rsidR="0096780C">
        <w:t xml:space="preserve"> and putting them in relationship to the </w:t>
      </w:r>
      <w:r w:rsidR="00BF1B1C">
        <w:t>stated research aim</w:t>
      </w:r>
      <w:r w:rsidR="0096780C">
        <w:t xml:space="preserve"> / hypotheses</w:t>
      </w:r>
      <w:r w:rsidR="00BF1B1C">
        <w:t xml:space="preserve">. </w:t>
      </w:r>
    </w:p>
    <w:p w14:paraId="4F31CB92" w14:textId="245C221C" w:rsidR="00BF1B1C" w:rsidRDefault="00BF1B1C" w:rsidP="00B86FD3">
      <w:r>
        <w:t>Use the discussion section to show “knowledge transfer”, which is an important factor for grading your thesis. You want to show that you did not only acquire “factual knowledge”, but that you can also apply this knowledge to new situations. Such ability can be reflected in the depth of your discussion and interpretation of the data, but also in making suggestions for future research and how to address limitations in the given research.</w:t>
      </w:r>
    </w:p>
    <w:p w14:paraId="7D954736" w14:textId="5CDEADC1" w:rsidR="00ED0D41" w:rsidRDefault="00ED0D41" w:rsidP="00B86FD3">
      <w:r>
        <w:t>Please note that this template is a suggestion, but not binding.</w:t>
      </w:r>
      <w:r w:rsidR="007C7FA2">
        <w:t xml:space="preserve"> If you are in doubt about how to do/format things, please </w:t>
      </w:r>
      <w:r w:rsidR="00BB3F75">
        <w:t xml:space="preserve">find a solution yourself, or find an </w:t>
      </w:r>
      <w:r w:rsidR="007C7FA2">
        <w:t>agree</w:t>
      </w:r>
      <w:r w:rsidR="00BB3F75">
        <w:t>ment</w:t>
      </w:r>
      <w:r w:rsidR="007C7FA2">
        <w:t xml:space="preserve"> with your supervisor</w:t>
      </w:r>
      <w:r w:rsidR="00BB3F75">
        <w:t xml:space="preserve">, but </w:t>
      </w:r>
      <w:r w:rsidR="007C7FA2">
        <w:t>not with the program coordination.</w:t>
      </w:r>
    </w:p>
    <w:p w14:paraId="75E5DEBB" w14:textId="7F6EA8F2" w:rsidR="00D67CCF" w:rsidRPr="00D23801" w:rsidRDefault="00D67CCF" w:rsidP="00D67CCF"/>
    <w:p w14:paraId="0E9EA9E4" w14:textId="77777777" w:rsidR="003316A7" w:rsidRPr="00D23801" w:rsidRDefault="003316A7" w:rsidP="003316A7">
      <w:pPr>
        <w:rPr>
          <w:color w:val="auto"/>
        </w:rPr>
      </w:pPr>
      <w:r w:rsidRPr="00D23801">
        <w:br w:type="page"/>
      </w:r>
    </w:p>
    <w:p w14:paraId="77E85057" w14:textId="77777777" w:rsidR="00DE6EA8" w:rsidRDefault="00E91A63" w:rsidP="00A422B1">
      <w:pPr>
        <w:pStyle w:val="Heading2"/>
        <w:spacing w:after="120" w:line="240" w:lineRule="auto"/>
      </w:pPr>
      <w:bookmarkStart w:id="4" w:name="_Toc507629457"/>
      <w:r>
        <w:lastRenderedPageBreak/>
        <w:t>References</w:t>
      </w:r>
      <w:bookmarkEnd w:id="4"/>
    </w:p>
    <w:p w14:paraId="265F0282" w14:textId="77777777" w:rsidR="00B86FD3" w:rsidRPr="00B86FD3" w:rsidRDefault="00E91A63" w:rsidP="00B86FD3">
      <w:pPr>
        <w:widowControl w:val="0"/>
        <w:autoSpaceDE w:val="0"/>
        <w:autoSpaceDN w:val="0"/>
        <w:adjustRightInd w:val="0"/>
        <w:spacing w:after="120"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B86FD3" w:rsidRPr="00B86FD3">
        <w:rPr>
          <w:rFonts w:ascii="Calibri" w:hAnsi="Calibri" w:cs="Calibri"/>
          <w:noProof/>
          <w:szCs w:val="24"/>
        </w:rPr>
        <w:t>Soto D, Silvanto J (2014) Reappraising the relationship between working memory and conscious awareness. Trends Cogn Sci 18:520–525.</w:t>
      </w:r>
    </w:p>
    <w:p w14:paraId="25EFF418" w14:textId="77777777" w:rsidR="00034B6E" w:rsidRDefault="00E91A63" w:rsidP="003B62A1">
      <w:pPr>
        <w:spacing w:after="120" w:line="240" w:lineRule="auto"/>
      </w:pPr>
      <w:r>
        <w:fldChar w:fldCharType="end"/>
      </w:r>
    </w:p>
    <w:p w14:paraId="0173FF69" w14:textId="77777777" w:rsidR="00E91A63" w:rsidRPr="00196753" w:rsidRDefault="00E91A63" w:rsidP="00196753">
      <w:pPr>
        <w:spacing w:before="0" w:after="160" w:line="259" w:lineRule="auto"/>
        <w:jc w:val="left"/>
        <w:rPr>
          <w:rFonts w:asciiTheme="majorHAnsi" w:eastAsiaTheme="majorEastAsia" w:hAnsiTheme="majorHAnsi" w:cstheme="majorBidi"/>
          <w:b/>
          <w:color w:val="auto"/>
          <w:sz w:val="28"/>
          <w:szCs w:val="26"/>
          <w:lang w:val="de-DE"/>
        </w:rPr>
      </w:pPr>
    </w:p>
    <w:sectPr w:rsidR="00E91A63" w:rsidRPr="00196753" w:rsidSect="00263CBB">
      <w:headerReference w:type="default" r:id="rId9"/>
      <w:footerReference w:type="default" r:id="rId10"/>
      <w:pgSz w:w="12240" w:h="15840"/>
      <w:pgMar w:top="1417" w:right="1417" w:bottom="1134" w:left="1417" w:header="708" w:footer="324"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78C17" w14:textId="77777777" w:rsidR="004B4F6E" w:rsidRDefault="004B4F6E" w:rsidP="0029125E">
      <w:pPr>
        <w:spacing w:before="0" w:after="0" w:line="240" w:lineRule="auto"/>
      </w:pPr>
      <w:r>
        <w:separator/>
      </w:r>
    </w:p>
  </w:endnote>
  <w:endnote w:type="continuationSeparator" w:id="0">
    <w:p w14:paraId="00B12475" w14:textId="77777777" w:rsidR="004B4F6E" w:rsidRDefault="004B4F6E" w:rsidP="0029125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BX10">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600444"/>
      <w:docPartObj>
        <w:docPartGallery w:val="Page Numbers (Bottom of Page)"/>
        <w:docPartUnique/>
      </w:docPartObj>
    </w:sdtPr>
    <w:sdtEndPr/>
    <w:sdtContent>
      <w:p w14:paraId="2C5E91A4" w14:textId="77777777" w:rsidR="00263CBB" w:rsidRDefault="00263CBB">
        <w:pPr>
          <w:pStyle w:val="Footer"/>
          <w:jc w:val="center"/>
        </w:pPr>
        <w:r>
          <w:fldChar w:fldCharType="begin"/>
        </w:r>
        <w:r>
          <w:instrText xml:space="preserve"> PAGE   \* MERGEFORMAT </w:instrText>
        </w:r>
        <w:r>
          <w:fldChar w:fldCharType="separate"/>
        </w:r>
        <w:r w:rsidR="006E70D3">
          <w:rPr>
            <w:noProof/>
          </w:rPr>
          <w:t>1</w:t>
        </w:r>
        <w:r>
          <w:fldChar w:fldCharType="end"/>
        </w:r>
      </w:p>
    </w:sdtContent>
  </w:sdt>
  <w:p w14:paraId="43061506" w14:textId="77777777" w:rsidR="00263CBB" w:rsidRPr="0029125E" w:rsidRDefault="00263CBB" w:rsidP="00C825E3">
    <w:pPr>
      <w:pStyle w:val="Footer"/>
      <w:jc w:val="center"/>
      <w:rPr>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4AC6B" w14:textId="77777777" w:rsidR="004B4F6E" w:rsidRDefault="004B4F6E" w:rsidP="0029125E">
      <w:pPr>
        <w:spacing w:before="0" w:after="0" w:line="240" w:lineRule="auto"/>
      </w:pPr>
      <w:r>
        <w:separator/>
      </w:r>
    </w:p>
  </w:footnote>
  <w:footnote w:type="continuationSeparator" w:id="0">
    <w:p w14:paraId="71EA664E" w14:textId="77777777" w:rsidR="004B4F6E" w:rsidRDefault="004B4F6E" w:rsidP="0029125E">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8B30D" w14:textId="0CD6F372" w:rsidR="00263CBB" w:rsidRPr="00263CBB" w:rsidRDefault="00C0414E" w:rsidP="00B86FD3">
    <w:pPr>
      <w:pStyle w:val="Header"/>
      <w:pBdr>
        <w:bottom w:val="single" w:sz="4" w:space="1" w:color="auto"/>
      </w:pBdr>
      <w:rPr>
        <w:lang w:val="de-DE"/>
      </w:rPr>
    </w:pPr>
    <w:r>
      <w:rPr>
        <w:lang w:val="de-DE"/>
      </w:rPr>
      <w:t>SHORT TITLE</w:t>
    </w:r>
    <w:r w:rsidR="00263CBB">
      <w:rPr>
        <w:lang w:val="de-DE"/>
      </w:rPr>
      <w:t xml:space="preserve">, </w:t>
    </w:r>
    <w:proofErr w:type="spellStart"/>
    <w:r>
      <w:rPr>
        <w:lang w:val="de-DE"/>
      </w:rPr>
      <w:t>Surnam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41BD"/>
    <w:multiLevelType w:val="hybridMultilevel"/>
    <w:tmpl w:val="A5CE605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3784BF9"/>
    <w:multiLevelType w:val="hybridMultilevel"/>
    <w:tmpl w:val="CCDA4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B2563D"/>
    <w:multiLevelType w:val="hybridMultilevel"/>
    <w:tmpl w:val="66428282"/>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3" w15:restartNumberingAfterBreak="0">
    <w:nsid w:val="12F15DC8"/>
    <w:multiLevelType w:val="hybridMultilevel"/>
    <w:tmpl w:val="FCA615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914E5E"/>
    <w:multiLevelType w:val="multilevel"/>
    <w:tmpl w:val="7328341C"/>
    <w:lvl w:ilvl="0">
      <w:start w:val="3"/>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98153C"/>
    <w:multiLevelType w:val="hybridMultilevel"/>
    <w:tmpl w:val="8530E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CA727F"/>
    <w:multiLevelType w:val="hybridMultilevel"/>
    <w:tmpl w:val="A16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F32E3A"/>
    <w:multiLevelType w:val="multilevel"/>
    <w:tmpl w:val="2D7E89C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42F4AA1"/>
    <w:multiLevelType w:val="hybridMultilevel"/>
    <w:tmpl w:val="5D620C0E"/>
    <w:lvl w:ilvl="0" w:tplc="D1041330">
      <w:numFmt w:val="bullet"/>
      <w:lvlText w:val=""/>
      <w:lvlJc w:val="left"/>
      <w:pPr>
        <w:ind w:left="720" w:hanging="360"/>
      </w:pPr>
      <w:rPr>
        <w:rFonts w:ascii="Symbol" w:eastAsiaTheme="minorHAnsi" w:hAnsi="Symbol" w:cs="CMBX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183590"/>
    <w:multiLevelType w:val="hybridMultilevel"/>
    <w:tmpl w:val="0D5CF644"/>
    <w:lvl w:ilvl="0" w:tplc="04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E6229A9"/>
    <w:multiLevelType w:val="hybridMultilevel"/>
    <w:tmpl w:val="DCDA21D4"/>
    <w:lvl w:ilvl="0" w:tplc="41DCF5F4">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FA4985"/>
    <w:multiLevelType w:val="multilevel"/>
    <w:tmpl w:val="83DE7B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691157A"/>
    <w:multiLevelType w:val="multilevel"/>
    <w:tmpl w:val="5CE06C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36D71DD2"/>
    <w:multiLevelType w:val="hybridMultilevel"/>
    <w:tmpl w:val="FB6AD9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654AF7"/>
    <w:multiLevelType w:val="hybridMultilevel"/>
    <w:tmpl w:val="6E44B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442BEE"/>
    <w:multiLevelType w:val="hybridMultilevel"/>
    <w:tmpl w:val="F88EF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7F506C"/>
    <w:multiLevelType w:val="hybridMultilevel"/>
    <w:tmpl w:val="F7145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145B68"/>
    <w:multiLevelType w:val="hybridMultilevel"/>
    <w:tmpl w:val="353E1B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B81E85"/>
    <w:multiLevelType w:val="hybridMultilevel"/>
    <w:tmpl w:val="B67C61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AA6875"/>
    <w:multiLevelType w:val="multilevel"/>
    <w:tmpl w:val="5F328F36"/>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0395A26"/>
    <w:multiLevelType w:val="hybridMultilevel"/>
    <w:tmpl w:val="3FD66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853B2F"/>
    <w:multiLevelType w:val="hybridMultilevel"/>
    <w:tmpl w:val="C15201F8"/>
    <w:lvl w:ilvl="0" w:tplc="8AC66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F04B2C"/>
    <w:multiLevelType w:val="hybridMultilevel"/>
    <w:tmpl w:val="4C14F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532CB2"/>
    <w:multiLevelType w:val="hybridMultilevel"/>
    <w:tmpl w:val="EECA8060"/>
    <w:lvl w:ilvl="0" w:tplc="04090001">
      <w:start w:val="1"/>
      <w:numFmt w:val="bullet"/>
      <w:lvlText w:val=""/>
      <w:lvlJc w:val="left"/>
      <w:pPr>
        <w:ind w:left="644" w:hanging="360"/>
      </w:pPr>
      <w:rPr>
        <w:rFonts w:ascii="Symbol" w:hAnsi="Symbol"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51E928F1"/>
    <w:multiLevelType w:val="multilevel"/>
    <w:tmpl w:val="B54E277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2F55784"/>
    <w:multiLevelType w:val="hybridMultilevel"/>
    <w:tmpl w:val="429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860D77"/>
    <w:multiLevelType w:val="hybridMultilevel"/>
    <w:tmpl w:val="99B89484"/>
    <w:lvl w:ilvl="0" w:tplc="04070001">
      <w:start w:val="1"/>
      <w:numFmt w:val="bullet"/>
      <w:lvlText w:val=""/>
      <w:lvlJc w:val="left"/>
      <w:pPr>
        <w:ind w:left="3600" w:hanging="360"/>
      </w:pPr>
      <w:rPr>
        <w:rFonts w:ascii="Symbol" w:hAnsi="Symbol" w:hint="default"/>
      </w:rPr>
    </w:lvl>
    <w:lvl w:ilvl="1" w:tplc="04070003">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27" w15:restartNumberingAfterBreak="0">
    <w:nsid w:val="53E255F2"/>
    <w:multiLevelType w:val="hybridMultilevel"/>
    <w:tmpl w:val="DDDC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000B2B"/>
    <w:multiLevelType w:val="multilevel"/>
    <w:tmpl w:val="4362615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6A2416B"/>
    <w:multiLevelType w:val="multilevel"/>
    <w:tmpl w:val="E4A2DEEC"/>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7232480"/>
    <w:multiLevelType w:val="hybridMultilevel"/>
    <w:tmpl w:val="06180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C44B82"/>
    <w:multiLevelType w:val="hybridMultilevel"/>
    <w:tmpl w:val="F544E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84006"/>
    <w:multiLevelType w:val="hybridMultilevel"/>
    <w:tmpl w:val="EFFAD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FF010B"/>
    <w:multiLevelType w:val="multilevel"/>
    <w:tmpl w:val="654C7BF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FEF2C12"/>
    <w:multiLevelType w:val="hybridMultilevel"/>
    <w:tmpl w:val="F9969802"/>
    <w:lvl w:ilvl="0" w:tplc="0407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32842B1"/>
    <w:multiLevelType w:val="hybridMultilevel"/>
    <w:tmpl w:val="6742C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A842F6"/>
    <w:multiLevelType w:val="hybridMultilevel"/>
    <w:tmpl w:val="3CD4E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7EA3CFF"/>
    <w:multiLevelType w:val="hybridMultilevel"/>
    <w:tmpl w:val="AAB8C61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8" w15:restartNumberingAfterBreak="0">
    <w:nsid w:val="68E02DBF"/>
    <w:multiLevelType w:val="hybridMultilevel"/>
    <w:tmpl w:val="858849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1B15A6"/>
    <w:multiLevelType w:val="hybridMultilevel"/>
    <w:tmpl w:val="B84CB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A12365"/>
    <w:multiLevelType w:val="multilevel"/>
    <w:tmpl w:val="094E7958"/>
    <w:lvl w:ilvl="0">
      <w:start w:val="1"/>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15:restartNumberingAfterBreak="0">
    <w:nsid w:val="73FD0C71"/>
    <w:multiLevelType w:val="hybridMultilevel"/>
    <w:tmpl w:val="F0988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3D6E74"/>
    <w:multiLevelType w:val="hybridMultilevel"/>
    <w:tmpl w:val="505EA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6933DFC"/>
    <w:multiLevelType w:val="hybridMultilevel"/>
    <w:tmpl w:val="620272E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4A7092"/>
    <w:multiLevelType w:val="hybridMultilevel"/>
    <w:tmpl w:val="EFC2A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060264"/>
    <w:multiLevelType w:val="multilevel"/>
    <w:tmpl w:val="D2323FD2"/>
    <w:lvl w:ilvl="0">
      <w:start w:val="3"/>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6" w15:restartNumberingAfterBreak="0">
    <w:nsid w:val="7BA838A8"/>
    <w:multiLevelType w:val="multilevel"/>
    <w:tmpl w:val="9DA2F744"/>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CA77312"/>
    <w:multiLevelType w:val="multilevel"/>
    <w:tmpl w:val="7F8A6FD0"/>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8" w15:restartNumberingAfterBreak="0">
    <w:nsid w:val="7CAF1D8C"/>
    <w:multiLevelType w:val="hybridMultilevel"/>
    <w:tmpl w:val="A4049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D32F89"/>
    <w:multiLevelType w:val="hybridMultilevel"/>
    <w:tmpl w:val="AB7C5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5"/>
  </w:num>
  <w:num w:numId="3">
    <w:abstractNumId w:val="35"/>
  </w:num>
  <w:num w:numId="4">
    <w:abstractNumId w:val="15"/>
  </w:num>
  <w:num w:numId="5">
    <w:abstractNumId w:val="39"/>
  </w:num>
  <w:num w:numId="6">
    <w:abstractNumId w:val="2"/>
  </w:num>
  <w:num w:numId="7">
    <w:abstractNumId w:val="17"/>
  </w:num>
  <w:num w:numId="8">
    <w:abstractNumId w:val="14"/>
  </w:num>
  <w:num w:numId="9">
    <w:abstractNumId w:val="13"/>
  </w:num>
  <w:num w:numId="10">
    <w:abstractNumId w:val="46"/>
  </w:num>
  <w:num w:numId="11">
    <w:abstractNumId w:val="38"/>
  </w:num>
  <w:num w:numId="12">
    <w:abstractNumId w:val="18"/>
  </w:num>
  <w:num w:numId="13">
    <w:abstractNumId w:val="42"/>
  </w:num>
  <w:num w:numId="14">
    <w:abstractNumId w:val="43"/>
  </w:num>
  <w:num w:numId="15">
    <w:abstractNumId w:val="26"/>
  </w:num>
  <w:num w:numId="16">
    <w:abstractNumId w:val="37"/>
  </w:num>
  <w:num w:numId="17">
    <w:abstractNumId w:val="32"/>
  </w:num>
  <w:num w:numId="18">
    <w:abstractNumId w:val="30"/>
  </w:num>
  <w:num w:numId="19">
    <w:abstractNumId w:val="41"/>
  </w:num>
  <w:num w:numId="20">
    <w:abstractNumId w:val="21"/>
  </w:num>
  <w:num w:numId="21">
    <w:abstractNumId w:val="8"/>
  </w:num>
  <w:num w:numId="22">
    <w:abstractNumId w:val="9"/>
  </w:num>
  <w:num w:numId="23">
    <w:abstractNumId w:val="47"/>
  </w:num>
  <w:num w:numId="24">
    <w:abstractNumId w:val="29"/>
  </w:num>
  <w:num w:numId="25">
    <w:abstractNumId w:val="27"/>
  </w:num>
  <w:num w:numId="26">
    <w:abstractNumId w:val="19"/>
  </w:num>
  <w:num w:numId="27">
    <w:abstractNumId w:val="22"/>
  </w:num>
  <w:num w:numId="28">
    <w:abstractNumId w:val="31"/>
  </w:num>
  <w:num w:numId="29">
    <w:abstractNumId w:val="49"/>
  </w:num>
  <w:num w:numId="30">
    <w:abstractNumId w:val="3"/>
  </w:num>
  <w:num w:numId="31">
    <w:abstractNumId w:val="40"/>
  </w:num>
  <w:num w:numId="32">
    <w:abstractNumId w:val="12"/>
  </w:num>
  <w:num w:numId="33">
    <w:abstractNumId w:val="0"/>
  </w:num>
  <w:num w:numId="34">
    <w:abstractNumId w:val="20"/>
  </w:num>
  <w:num w:numId="35">
    <w:abstractNumId w:val="6"/>
  </w:num>
  <w:num w:numId="36">
    <w:abstractNumId w:val="16"/>
  </w:num>
  <w:num w:numId="37">
    <w:abstractNumId w:val="44"/>
  </w:num>
  <w:num w:numId="38">
    <w:abstractNumId w:val="10"/>
  </w:num>
  <w:num w:numId="39">
    <w:abstractNumId w:val="34"/>
  </w:num>
  <w:num w:numId="40">
    <w:abstractNumId w:val="48"/>
  </w:num>
  <w:num w:numId="41">
    <w:abstractNumId w:val="36"/>
  </w:num>
  <w:num w:numId="42">
    <w:abstractNumId w:val="1"/>
  </w:num>
  <w:num w:numId="43">
    <w:abstractNumId w:val="24"/>
  </w:num>
  <w:num w:numId="44">
    <w:abstractNumId w:val="5"/>
  </w:num>
  <w:num w:numId="45">
    <w:abstractNumId w:val="11"/>
  </w:num>
  <w:num w:numId="46">
    <w:abstractNumId w:val="33"/>
  </w:num>
  <w:num w:numId="47">
    <w:abstractNumId w:val="45"/>
  </w:num>
  <w:num w:numId="48">
    <w:abstractNumId w:val="7"/>
  </w:num>
  <w:num w:numId="49">
    <w:abstractNumId w:val="4"/>
  </w:num>
  <w:num w:numId="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wNDU1tbAwMTM3NjZR0lEKTi0uzszPAykwMq0FAIaCsJotAAAA"/>
  </w:docVars>
  <w:rsids>
    <w:rsidRoot w:val="005F6E61"/>
    <w:rsid w:val="0000159A"/>
    <w:rsid w:val="00002B8C"/>
    <w:rsid w:val="000046CE"/>
    <w:rsid w:val="00004C53"/>
    <w:rsid w:val="0000709C"/>
    <w:rsid w:val="00010543"/>
    <w:rsid w:val="00010955"/>
    <w:rsid w:val="00011422"/>
    <w:rsid w:val="00011CB7"/>
    <w:rsid w:val="00012319"/>
    <w:rsid w:val="00013775"/>
    <w:rsid w:val="000148F0"/>
    <w:rsid w:val="00014999"/>
    <w:rsid w:val="0001591B"/>
    <w:rsid w:val="000169F2"/>
    <w:rsid w:val="00016B7E"/>
    <w:rsid w:val="00020B6C"/>
    <w:rsid w:val="000221E9"/>
    <w:rsid w:val="00022931"/>
    <w:rsid w:val="000264E3"/>
    <w:rsid w:val="00026D5F"/>
    <w:rsid w:val="0002775A"/>
    <w:rsid w:val="000279D7"/>
    <w:rsid w:val="000335CF"/>
    <w:rsid w:val="00033E2F"/>
    <w:rsid w:val="00034B6E"/>
    <w:rsid w:val="000353F0"/>
    <w:rsid w:val="00036353"/>
    <w:rsid w:val="00036DDB"/>
    <w:rsid w:val="00037736"/>
    <w:rsid w:val="0003780B"/>
    <w:rsid w:val="00040181"/>
    <w:rsid w:val="00040D17"/>
    <w:rsid w:val="00040E3A"/>
    <w:rsid w:val="000419BF"/>
    <w:rsid w:val="00041C48"/>
    <w:rsid w:val="00042BDF"/>
    <w:rsid w:val="00044BA1"/>
    <w:rsid w:val="00047B6A"/>
    <w:rsid w:val="00051474"/>
    <w:rsid w:val="000552A2"/>
    <w:rsid w:val="00056679"/>
    <w:rsid w:val="000632EE"/>
    <w:rsid w:val="000638C1"/>
    <w:rsid w:val="00064116"/>
    <w:rsid w:val="0006719D"/>
    <w:rsid w:val="00073BEA"/>
    <w:rsid w:val="0007428C"/>
    <w:rsid w:val="000752C2"/>
    <w:rsid w:val="00081476"/>
    <w:rsid w:val="000820FF"/>
    <w:rsid w:val="0008240D"/>
    <w:rsid w:val="0008291F"/>
    <w:rsid w:val="0008485D"/>
    <w:rsid w:val="00087ED3"/>
    <w:rsid w:val="00091CC4"/>
    <w:rsid w:val="000924C7"/>
    <w:rsid w:val="00095C9F"/>
    <w:rsid w:val="000A180C"/>
    <w:rsid w:val="000A564D"/>
    <w:rsid w:val="000A75AC"/>
    <w:rsid w:val="000B04D2"/>
    <w:rsid w:val="000B0B15"/>
    <w:rsid w:val="000B0C50"/>
    <w:rsid w:val="000B2C90"/>
    <w:rsid w:val="000B786C"/>
    <w:rsid w:val="000C1F7D"/>
    <w:rsid w:val="000C2314"/>
    <w:rsid w:val="000C69F3"/>
    <w:rsid w:val="000D0A37"/>
    <w:rsid w:val="000D3103"/>
    <w:rsid w:val="000D33EC"/>
    <w:rsid w:val="000D544C"/>
    <w:rsid w:val="000E07A3"/>
    <w:rsid w:val="000E100B"/>
    <w:rsid w:val="000E3780"/>
    <w:rsid w:val="000F169F"/>
    <w:rsid w:val="000F28D0"/>
    <w:rsid w:val="000F7BC1"/>
    <w:rsid w:val="00101FD3"/>
    <w:rsid w:val="00106BFD"/>
    <w:rsid w:val="00106E11"/>
    <w:rsid w:val="0010754F"/>
    <w:rsid w:val="00110554"/>
    <w:rsid w:val="00112318"/>
    <w:rsid w:val="0011398D"/>
    <w:rsid w:val="00113EB1"/>
    <w:rsid w:val="00113FF9"/>
    <w:rsid w:val="00115E36"/>
    <w:rsid w:val="00116D46"/>
    <w:rsid w:val="00117D2D"/>
    <w:rsid w:val="00122652"/>
    <w:rsid w:val="00122C16"/>
    <w:rsid w:val="00134D28"/>
    <w:rsid w:val="00137252"/>
    <w:rsid w:val="001372F2"/>
    <w:rsid w:val="0013799A"/>
    <w:rsid w:val="00137AE0"/>
    <w:rsid w:val="001415E2"/>
    <w:rsid w:val="00141AC8"/>
    <w:rsid w:val="00143948"/>
    <w:rsid w:val="00143BE5"/>
    <w:rsid w:val="0014433D"/>
    <w:rsid w:val="00144B83"/>
    <w:rsid w:val="00146A9C"/>
    <w:rsid w:val="001477C7"/>
    <w:rsid w:val="00150E5B"/>
    <w:rsid w:val="001511F3"/>
    <w:rsid w:val="00152370"/>
    <w:rsid w:val="00152395"/>
    <w:rsid w:val="00152703"/>
    <w:rsid w:val="00153DFA"/>
    <w:rsid w:val="00156FFB"/>
    <w:rsid w:val="00160073"/>
    <w:rsid w:val="00160127"/>
    <w:rsid w:val="00160E9A"/>
    <w:rsid w:val="00162B5D"/>
    <w:rsid w:val="00164AF2"/>
    <w:rsid w:val="00165A45"/>
    <w:rsid w:val="00167082"/>
    <w:rsid w:val="00167DC8"/>
    <w:rsid w:val="00167EB0"/>
    <w:rsid w:val="00170ECD"/>
    <w:rsid w:val="00175F23"/>
    <w:rsid w:val="001761D2"/>
    <w:rsid w:val="001808E9"/>
    <w:rsid w:val="001819B5"/>
    <w:rsid w:val="00181C10"/>
    <w:rsid w:val="00182279"/>
    <w:rsid w:val="00184047"/>
    <w:rsid w:val="00187798"/>
    <w:rsid w:val="00187A35"/>
    <w:rsid w:val="00190F10"/>
    <w:rsid w:val="00191DE7"/>
    <w:rsid w:val="00195359"/>
    <w:rsid w:val="001954F0"/>
    <w:rsid w:val="00196753"/>
    <w:rsid w:val="001A16F1"/>
    <w:rsid w:val="001A4C17"/>
    <w:rsid w:val="001A6D93"/>
    <w:rsid w:val="001B5878"/>
    <w:rsid w:val="001B7482"/>
    <w:rsid w:val="001B762B"/>
    <w:rsid w:val="001B76CC"/>
    <w:rsid w:val="001C0EAB"/>
    <w:rsid w:val="001C13BC"/>
    <w:rsid w:val="001C1660"/>
    <w:rsid w:val="001C42F1"/>
    <w:rsid w:val="001C587D"/>
    <w:rsid w:val="001C6C6D"/>
    <w:rsid w:val="001C6FD6"/>
    <w:rsid w:val="001C7078"/>
    <w:rsid w:val="001C7A47"/>
    <w:rsid w:val="001D14A7"/>
    <w:rsid w:val="001D1A81"/>
    <w:rsid w:val="001D2D5B"/>
    <w:rsid w:val="001D4D46"/>
    <w:rsid w:val="001D6A23"/>
    <w:rsid w:val="001D6AA9"/>
    <w:rsid w:val="001D7D37"/>
    <w:rsid w:val="001E4533"/>
    <w:rsid w:val="001E4B68"/>
    <w:rsid w:val="001E6E47"/>
    <w:rsid w:val="001E7B36"/>
    <w:rsid w:val="001E7DB7"/>
    <w:rsid w:val="001F1DA5"/>
    <w:rsid w:val="001F2A69"/>
    <w:rsid w:val="001F32BD"/>
    <w:rsid w:val="001F5BB8"/>
    <w:rsid w:val="001F6851"/>
    <w:rsid w:val="00202E4C"/>
    <w:rsid w:val="00210ECA"/>
    <w:rsid w:val="0021245B"/>
    <w:rsid w:val="0021431E"/>
    <w:rsid w:val="00216173"/>
    <w:rsid w:val="00216EA6"/>
    <w:rsid w:val="002176D8"/>
    <w:rsid w:val="00221A2E"/>
    <w:rsid w:val="00225A8C"/>
    <w:rsid w:val="00231A46"/>
    <w:rsid w:val="00234752"/>
    <w:rsid w:val="00235F30"/>
    <w:rsid w:val="002406F7"/>
    <w:rsid w:val="00241E66"/>
    <w:rsid w:val="00244037"/>
    <w:rsid w:val="00253617"/>
    <w:rsid w:val="002559D4"/>
    <w:rsid w:val="00255D39"/>
    <w:rsid w:val="00257137"/>
    <w:rsid w:val="0025754D"/>
    <w:rsid w:val="00257E9C"/>
    <w:rsid w:val="00260C60"/>
    <w:rsid w:val="00260DEE"/>
    <w:rsid w:val="00262927"/>
    <w:rsid w:val="00262C3D"/>
    <w:rsid w:val="00262F6A"/>
    <w:rsid w:val="002635CD"/>
    <w:rsid w:val="002638F8"/>
    <w:rsid w:val="00263CBB"/>
    <w:rsid w:val="002643E1"/>
    <w:rsid w:val="00267BE6"/>
    <w:rsid w:val="00270A4A"/>
    <w:rsid w:val="002754F0"/>
    <w:rsid w:val="0027709E"/>
    <w:rsid w:val="002777C2"/>
    <w:rsid w:val="0028060D"/>
    <w:rsid w:val="00282D4F"/>
    <w:rsid w:val="00284585"/>
    <w:rsid w:val="0028465D"/>
    <w:rsid w:val="00290E6F"/>
    <w:rsid w:val="0029125E"/>
    <w:rsid w:val="00293B92"/>
    <w:rsid w:val="002940AB"/>
    <w:rsid w:val="00295855"/>
    <w:rsid w:val="0029640E"/>
    <w:rsid w:val="002972E4"/>
    <w:rsid w:val="00297624"/>
    <w:rsid w:val="002A2DED"/>
    <w:rsid w:val="002A30B8"/>
    <w:rsid w:val="002A40A0"/>
    <w:rsid w:val="002A68C9"/>
    <w:rsid w:val="002A72B6"/>
    <w:rsid w:val="002B0D73"/>
    <w:rsid w:val="002B3120"/>
    <w:rsid w:val="002B3C4C"/>
    <w:rsid w:val="002B5C33"/>
    <w:rsid w:val="002B6049"/>
    <w:rsid w:val="002B6285"/>
    <w:rsid w:val="002C17B5"/>
    <w:rsid w:val="002C32DF"/>
    <w:rsid w:val="002C4CFE"/>
    <w:rsid w:val="002C4EDE"/>
    <w:rsid w:val="002C52D8"/>
    <w:rsid w:val="002C565C"/>
    <w:rsid w:val="002D0332"/>
    <w:rsid w:val="002D0FF1"/>
    <w:rsid w:val="002D38F9"/>
    <w:rsid w:val="002D52C0"/>
    <w:rsid w:val="002D547E"/>
    <w:rsid w:val="002D696D"/>
    <w:rsid w:val="002E02A6"/>
    <w:rsid w:val="002E052B"/>
    <w:rsid w:val="002E11AF"/>
    <w:rsid w:val="002E1890"/>
    <w:rsid w:val="002E3DC4"/>
    <w:rsid w:val="002E4054"/>
    <w:rsid w:val="002E477D"/>
    <w:rsid w:val="002F0008"/>
    <w:rsid w:val="002F0F39"/>
    <w:rsid w:val="002F4D5E"/>
    <w:rsid w:val="002F61F6"/>
    <w:rsid w:val="00307CA7"/>
    <w:rsid w:val="00311F35"/>
    <w:rsid w:val="0031370B"/>
    <w:rsid w:val="00315A0E"/>
    <w:rsid w:val="00321A0C"/>
    <w:rsid w:val="003239AF"/>
    <w:rsid w:val="00330E6B"/>
    <w:rsid w:val="003315EF"/>
    <w:rsid w:val="003316A7"/>
    <w:rsid w:val="003320F6"/>
    <w:rsid w:val="00336598"/>
    <w:rsid w:val="00337739"/>
    <w:rsid w:val="00337D72"/>
    <w:rsid w:val="00340805"/>
    <w:rsid w:val="00343403"/>
    <w:rsid w:val="00343E25"/>
    <w:rsid w:val="00345062"/>
    <w:rsid w:val="00345CB1"/>
    <w:rsid w:val="0035010E"/>
    <w:rsid w:val="00351C65"/>
    <w:rsid w:val="003550D3"/>
    <w:rsid w:val="00355F15"/>
    <w:rsid w:val="003576A2"/>
    <w:rsid w:val="00360997"/>
    <w:rsid w:val="00360F34"/>
    <w:rsid w:val="00361B1D"/>
    <w:rsid w:val="00362824"/>
    <w:rsid w:val="0036384E"/>
    <w:rsid w:val="003643BE"/>
    <w:rsid w:val="00365638"/>
    <w:rsid w:val="003656D7"/>
    <w:rsid w:val="003668A9"/>
    <w:rsid w:val="00367B06"/>
    <w:rsid w:val="00371BED"/>
    <w:rsid w:val="0037361F"/>
    <w:rsid w:val="00373EFF"/>
    <w:rsid w:val="003773F9"/>
    <w:rsid w:val="00380D00"/>
    <w:rsid w:val="00381D03"/>
    <w:rsid w:val="00382D51"/>
    <w:rsid w:val="00383B4F"/>
    <w:rsid w:val="0038422B"/>
    <w:rsid w:val="00386543"/>
    <w:rsid w:val="00391852"/>
    <w:rsid w:val="003938F3"/>
    <w:rsid w:val="00395483"/>
    <w:rsid w:val="003968A3"/>
    <w:rsid w:val="00396D16"/>
    <w:rsid w:val="00396D90"/>
    <w:rsid w:val="0039775F"/>
    <w:rsid w:val="003A06CF"/>
    <w:rsid w:val="003A1042"/>
    <w:rsid w:val="003A220E"/>
    <w:rsid w:val="003A3AF6"/>
    <w:rsid w:val="003A62E9"/>
    <w:rsid w:val="003A70CC"/>
    <w:rsid w:val="003A783E"/>
    <w:rsid w:val="003B02F0"/>
    <w:rsid w:val="003B191A"/>
    <w:rsid w:val="003B1F74"/>
    <w:rsid w:val="003B5255"/>
    <w:rsid w:val="003B534F"/>
    <w:rsid w:val="003B5857"/>
    <w:rsid w:val="003B59B0"/>
    <w:rsid w:val="003B62A1"/>
    <w:rsid w:val="003B7661"/>
    <w:rsid w:val="003C431F"/>
    <w:rsid w:val="003C4F05"/>
    <w:rsid w:val="003C71BF"/>
    <w:rsid w:val="003C74D4"/>
    <w:rsid w:val="003D15DC"/>
    <w:rsid w:val="003D1A15"/>
    <w:rsid w:val="003D289C"/>
    <w:rsid w:val="003D2998"/>
    <w:rsid w:val="003E00D9"/>
    <w:rsid w:val="003E4F93"/>
    <w:rsid w:val="003E6A2F"/>
    <w:rsid w:val="003E763C"/>
    <w:rsid w:val="003E79AA"/>
    <w:rsid w:val="003F1B46"/>
    <w:rsid w:val="003F3000"/>
    <w:rsid w:val="003F4481"/>
    <w:rsid w:val="003F522E"/>
    <w:rsid w:val="003F759E"/>
    <w:rsid w:val="004014EC"/>
    <w:rsid w:val="00401526"/>
    <w:rsid w:val="0040339A"/>
    <w:rsid w:val="00404041"/>
    <w:rsid w:val="00405A92"/>
    <w:rsid w:val="00410D10"/>
    <w:rsid w:val="00411028"/>
    <w:rsid w:val="00413B72"/>
    <w:rsid w:val="00414074"/>
    <w:rsid w:val="00414511"/>
    <w:rsid w:val="0041455E"/>
    <w:rsid w:val="00416227"/>
    <w:rsid w:val="00417E98"/>
    <w:rsid w:val="004200C1"/>
    <w:rsid w:val="00422F9C"/>
    <w:rsid w:val="0042347A"/>
    <w:rsid w:val="00423F10"/>
    <w:rsid w:val="004248DA"/>
    <w:rsid w:val="00426DBA"/>
    <w:rsid w:val="00427556"/>
    <w:rsid w:val="004278C1"/>
    <w:rsid w:val="004310AC"/>
    <w:rsid w:val="0043399B"/>
    <w:rsid w:val="00434D5F"/>
    <w:rsid w:val="004365E2"/>
    <w:rsid w:val="00437730"/>
    <w:rsid w:val="00437CA6"/>
    <w:rsid w:val="00440D3E"/>
    <w:rsid w:val="00440FA4"/>
    <w:rsid w:val="00445CCE"/>
    <w:rsid w:val="00446D8B"/>
    <w:rsid w:val="00447FB4"/>
    <w:rsid w:val="00451F08"/>
    <w:rsid w:val="004522F4"/>
    <w:rsid w:val="00457A92"/>
    <w:rsid w:val="00461ADB"/>
    <w:rsid w:val="004625E2"/>
    <w:rsid w:val="00466DB8"/>
    <w:rsid w:val="00467EC2"/>
    <w:rsid w:val="004710BE"/>
    <w:rsid w:val="00475146"/>
    <w:rsid w:val="0048125A"/>
    <w:rsid w:val="00482597"/>
    <w:rsid w:val="00486062"/>
    <w:rsid w:val="004932FA"/>
    <w:rsid w:val="004934EC"/>
    <w:rsid w:val="00495AA4"/>
    <w:rsid w:val="00496177"/>
    <w:rsid w:val="0049621F"/>
    <w:rsid w:val="004971F8"/>
    <w:rsid w:val="00497781"/>
    <w:rsid w:val="00497815"/>
    <w:rsid w:val="004A0188"/>
    <w:rsid w:val="004A1D92"/>
    <w:rsid w:val="004A29E5"/>
    <w:rsid w:val="004A44AC"/>
    <w:rsid w:val="004A68C6"/>
    <w:rsid w:val="004B0D18"/>
    <w:rsid w:val="004B1B27"/>
    <w:rsid w:val="004B3137"/>
    <w:rsid w:val="004B3179"/>
    <w:rsid w:val="004B4F6E"/>
    <w:rsid w:val="004C0659"/>
    <w:rsid w:val="004C35A2"/>
    <w:rsid w:val="004C476C"/>
    <w:rsid w:val="004C5E62"/>
    <w:rsid w:val="004D0B4E"/>
    <w:rsid w:val="004D2175"/>
    <w:rsid w:val="004D3C30"/>
    <w:rsid w:val="004D4DE0"/>
    <w:rsid w:val="004D79C9"/>
    <w:rsid w:val="004E1E09"/>
    <w:rsid w:val="004E2303"/>
    <w:rsid w:val="004E2BBD"/>
    <w:rsid w:val="004E2FFF"/>
    <w:rsid w:val="004E4208"/>
    <w:rsid w:val="004E49A7"/>
    <w:rsid w:val="004E73AA"/>
    <w:rsid w:val="004F4904"/>
    <w:rsid w:val="004F72A2"/>
    <w:rsid w:val="0050211B"/>
    <w:rsid w:val="00504F3A"/>
    <w:rsid w:val="00505483"/>
    <w:rsid w:val="0050568D"/>
    <w:rsid w:val="00505D02"/>
    <w:rsid w:val="00507198"/>
    <w:rsid w:val="00510F4E"/>
    <w:rsid w:val="00511D2F"/>
    <w:rsid w:val="0051352B"/>
    <w:rsid w:val="00513D5A"/>
    <w:rsid w:val="0051548C"/>
    <w:rsid w:val="00516315"/>
    <w:rsid w:val="00520CB9"/>
    <w:rsid w:val="00522055"/>
    <w:rsid w:val="00522474"/>
    <w:rsid w:val="00522C30"/>
    <w:rsid w:val="00523A7F"/>
    <w:rsid w:val="00524E59"/>
    <w:rsid w:val="005258E5"/>
    <w:rsid w:val="00530EB1"/>
    <w:rsid w:val="00531CCF"/>
    <w:rsid w:val="00536EA2"/>
    <w:rsid w:val="00540614"/>
    <w:rsid w:val="00540F48"/>
    <w:rsid w:val="005414BE"/>
    <w:rsid w:val="00541806"/>
    <w:rsid w:val="00541F9E"/>
    <w:rsid w:val="005435E1"/>
    <w:rsid w:val="00544BE9"/>
    <w:rsid w:val="00544D29"/>
    <w:rsid w:val="0054695A"/>
    <w:rsid w:val="0054774A"/>
    <w:rsid w:val="00550149"/>
    <w:rsid w:val="00550A89"/>
    <w:rsid w:val="00553B67"/>
    <w:rsid w:val="00554238"/>
    <w:rsid w:val="00554722"/>
    <w:rsid w:val="00571282"/>
    <w:rsid w:val="0057244E"/>
    <w:rsid w:val="00572465"/>
    <w:rsid w:val="005727B3"/>
    <w:rsid w:val="00572B78"/>
    <w:rsid w:val="00573F90"/>
    <w:rsid w:val="0057517B"/>
    <w:rsid w:val="00575C85"/>
    <w:rsid w:val="00576BC5"/>
    <w:rsid w:val="00580EA3"/>
    <w:rsid w:val="005817BC"/>
    <w:rsid w:val="0058381E"/>
    <w:rsid w:val="00583829"/>
    <w:rsid w:val="00584D24"/>
    <w:rsid w:val="005914CC"/>
    <w:rsid w:val="005923A1"/>
    <w:rsid w:val="00593447"/>
    <w:rsid w:val="005941F8"/>
    <w:rsid w:val="00594B25"/>
    <w:rsid w:val="0059500D"/>
    <w:rsid w:val="0059657E"/>
    <w:rsid w:val="00597514"/>
    <w:rsid w:val="005A1CA5"/>
    <w:rsid w:val="005A31D0"/>
    <w:rsid w:val="005A3C3E"/>
    <w:rsid w:val="005A56F2"/>
    <w:rsid w:val="005B1186"/>
    <w:rsid w:val="005B3D8D"/>
    <w:rsid w:val="005B66A0"/>
    <w:rsid w:val="005C067F"/>
    <w:rsid w:val="005C081A"/>
    <w:rsid w:val="005C0AFE"/>
    <w:rsid w:val="005C15F5"/>
    <w:rsid w:val="005C1C66"/>
    <w:rsid w:val="005C2DFD"/>
    <w:rsid w:val="005C545A"/>
    <w:rsid w:val="005C62E8"/>
    <w:rsid w:val="005D06CE"/>
    <w:rsid w:val="005D151F"/>
    <w:rsid w:val="005D291E"/>
    <w:rsid w:val="005D2DAC"/>
    <w:rsid w:val="005D5608"/>
    <w:rsid w:val="005D6778"/>
    <w:rsid w:val="005D795C"/>
    <w:rsid w:val="005E0955"/>
    <w:rsid w:val="005E2A54"/>
    <w:rsid w:val="005E5CA6"/>
    <w:rsid w:val="005E6075"/>
    <w:rsid w:val="005E7BFA"/>
    <w:rsid w:val="005F03F9"/>
    <w:rsid w:val="005F2310"/>
    <w:rsid w:val="005F6C94"/>
    <w:rsid w:val="005F6E61"/>
    <w:rsid w:val="00601600"/>
    <w:rsid w:val="006020B3"/>
    <w:rsid w:val="00603EFD"/>
    <w:rsid w:val="0060418D"/>
    <w:rsid w:val="00604362"/>
    <w:rsid w:val="00605A70"/>
    <w:rsid w:val="006065FC"/>
    <w:rsid w:val="006068E1"/>
    <w:rsid w:val="00607081"/>
    <w:rsid w:val="006101B5"/>
    <w:rsid w:val="006101FA"/>
    <w:rsid w:val="006128B0"/>
    <w:rsid w:val="00613BA0"/>
    <w:rsid w:val="00614966"/>
    <w:rsid w:val="00616941"/>
    <w:rsid w:val="00616C07"/>
    <w:rsid w:val="0062232F"/>
    <w:rsid w:val="00623EA3"/>
    <w:rsid w:val="00624B49"/>
    <w:rsid w:val="0063111A"/>
    <w:rsid w:val="00631162"/>
    <w:rsid w:val="0063202D"/>
    <w:rsid w:val="00633F1E"/>
    <w:rsid w:val="0063789E"/>
    <w:rsid w:val="00640908"/>
    <w:rsid w:val="00640E26"/>
    <w:rsid w:val="00640EC3"/>
    <w:rsid w:val="00640F4D"/>
    <w:rsid w:val="00642C2E"/>
    <w:rsid w:val="006448F0"/>
    <w:rsid w:val="00650C6E"/>
    <w:rsid w:val="006525BD"/>
    <w:rsid w:val="0065614F"/>
    <w:rsid w:val="00656898"/>
    <w:rsid w:val="00657BB3"/>
    <w:rsid w:val="00660105"/>
    <w:rsid w:val="00660ED1"/>
    <w:rsid w:val="00661186"/>
    <w:rsid w:val="00661853"/>
    <w:rsid w:val="0066633A"/>
    <w:rsid w:val="00670005"/>
    <w:rsid w:val="00671BFC"/>
    <w:rsid w:val="006723D5"/>
    <w:rsid w:val="006737A1"/>
    <w:rsid w:val="0067382F"/>
    <w:rsid w:val="00673C4A"/>
    <w:rsid w:val="00674C9C"/>
    <w:rsid w:val="006808CF"/>
    <w:rsid w:val="006816BE"/>
    <w:rsid w:val="00681DA8"/>
    <w:rsid w:val="00686028"/>
    <w:rsid w:val="00687530"/>
    <w:rsid w:val="00691FC6"/>
    <w:rsid w:val="0069308F"/>
    <w:rsid w:val="006948FF"/>
    <w:rsid w:val="00696A31"/>
    <w:rsid w:val="00696B13"/>
    <w:rsid w:val="00696EC8"/>
    <w:rsid w:val="00697A85"/>
    <w:rsid w:val="006A2EED"/>
    <w:rsid w:val="006A3D4E"/>
    <w:rsid w:val="006A5048"/>
    <w:rsid w:val="006A7692"/>
    <w:rsid w:val="006B06E1"/>
    <w:rsid w:val="006B0E0B"/>
    <w:rsid w:val="006B2E4D"/>
    <w:rsid w:val="006B32C2"/>
    <w:rsid w:val="006B46ED"/>
    <w:rsid w:val="006B4BB0"/>
    <w:rsid w:val="006B6933"/>
    <w:rsid w:val="006C2A24"/>
    <w:rsid w:val="006C5796"/>
    <w:rsid w:val="006C58B1"/>
    <w:rsid w:val="006C5F33"/>
    <w:rsid w:val="006C78DE"/>
    <w:rsid w:val="006C7E42"/>
    <w:rsid w:val="006D3B93"/>
    <w:rsid w:val="006D41E8"/>
    <w:rsid w:val="006E078F"/>
    <w:rsid w:val="006E3DD9"/>
    <w:rsid w:val="006E54C5"/>
    <w:rsid w:val="006E70D3"/>
    <w:rsid w:val="006E755F"/>
    <w:rsid w:val="006F2DC7"/>
    <w:rsid w:val="00700BF9"/>
    <w:rsid w:val="00702118"/>
    <w:rsid w:val="00702AB6"/>
    <w:rsid w:val="00703E67"/>
    <w:rsid w:val="00711F51"/>
    <w:rsid w:val="0071566A"/>
    <w:rsid w:val="00716EDF"/>
    <w:rsid w:val="007176A5"/>
    <w:rsid w:val="00717FE6"/>
    <w:rsid w:val="00723B4A"/>
    <w:rsid w:val="007261E6"/>
    <w:rsid w:val="00726300"/>
    <w:rsid w:val="0073013F"/>
    <w:rsid w:val="007308C9"/>
    <w:rsid w:val="00732265"/>
    <w:rsid w:val="00734CF4"/>
    <w:rsid w:val="0073680F"/>
    <w:rsid w:val="00736EF3"/>
    <w:rsid w:val="007375BD"/>
    <w:rsid w:val="00740EB0"/>
    <w:rsid w:val="00743E7F"/>
    <w:rsid w:val="007448B3"/>
    <w:rsid w:val="00745A77"/>
    <w:rsid w:val="00750CEF"/>
    <w:rsid w:val="007537E7"/>
    <w:rsid w:val="007544AB"/>
    <w:rsid w:val="007547CE"/>
    <w:rsid w:val="00755FAB"/>
    <w:rsid w:val="007570B8"/>
    <w:rsid w:val="0076673E"/>
    <w:rsid w:val="00766EB0"/>
    <w:rsid w:val="00767B97"/>
    <w:rsid w:val="00775A4C"/>
    <w:rsid w:val="00777BD9"/>
    <w:rsid w:val="00780D49"/>
    <w:rsid w:val="00781F5F"/>
    <w:rsid w:val="007842BE"/>
    <w:rsid w:val="00784DA1"/>
    <w:rsid w:val="00787707"/>
    <w:rsid w:val="007924AD"/>
    <w:rsid w:val="007959D8"/>
    <w:rsid w:val="007A018C"/>
    <w:rsid w:val="007A11AE"/>
    <w:rsid w:val="007A18FF"/>
    <w:rsid w:val="007A1DD7"/>
    <w:rsid w:val="007A2DA9"/>
    <w:rsid w:val="007A420F"/>
    <w:rsid w:val="007A6881"/>
    <w:rsid w:val="007A714F"/>
    <w:rsid w:val="007A71C4"/>
    <w:rsid w:val="007A7BFE"/>
    <w:rsid w:val="007B17DE"/>
    <w:rsid w:val="007B2412"/>
    <w:rsid w:val="007B68FD"/>
    <w:rsid w:val="007C06FC"/>
    <w:rsid w:val="007C3851"/>
    <w:rsid w:val="007C4693"/>
    <w:rsid w:val="007C58E3"/>
    <w:rsid w:val="007C7FA2"/>
    <w:rsid w:val="007D0231"/>
    <w:rsid w:val="007D0960"/>
    <w:rsid w:val="007D3688"/>
    <w:rsid w:val="007D400D"/>
    <w:rsid w:val="007D4787"/>
    <w:rsid w:val="007D533B"/>
    <w:rsid w:val="007D5F05"/>
    <w:rsid w:val="007D7D5A"/>
    <w:rsid w:val="007E2CE6"/>
    <w:rsid w:val="007E3545"/>
    <w:rsid w:val="007E3DF2"/>
    <w:rsid w:val="007E493C"/>
    <w:rsid w:val="007E5650"/>
    <w:rsid w:val="007E5F82"/>
    <w:rsid w:val="007E764E"/>
    <w:rsid w:val="007F345D"/>
    <w:rsid w:val="007F449A"/>
    <w:rsid w:val="007F4543"/>
    <w:rsid w:val="007F4AB7"/>
    <w:rsid w:val="007F687D"/>
    <w:rsid w:val="00800A95"/>
    <w:rsid w:val="00802319"/>
    <w:rsid w:val="008025CE"/>
    <w:rsid w:val="008029B5"/>
    <w:rsid w:val="008065BF"/>
    <w:rsid w:val="00807326"/>
    <w:rsid w:val="00807A9A"/>
    <w:rsid w:val="008134FA"/>
    <w:rsid w:val="0081396C"/>
    <w:rsid w:val="00813C88"/>
    <w:rsid w:val="0081525E"/>
    <w:rsid w:val="0082065F"/>
    <w:rsid w:val="00821455"/>
    <w:rsid w:val="00823123"/>
    <w:rsid w:val="00825F09"/>
    <w:rsid w:val="00826026"/>
    <w:rsid w:val="00831348"/>
    <w:rsid w:val="00831B8C"/>
    <w:rsid w:val="00831CDE"/>
    <w:rsid w:val="0083396D"/>
    <w:rsid w:val="00834E97"/>
    <w:rsid w:val="00835052"/>
    <w:rsid w:val="008351EB"/>
    <w:rsid w:val="00835F27"/>
    <w:rsid w:val="0083754C"/>
    <w:rsid w:val="00840D36"/>
    <w:rsid w:val="00841FCD"/>
    <w:rsid w:val="00842773"/>
    <w:rsid w:val="00842CB0"/>
    <w:rsid w:val="0084308A"/>
    <w:rsid w:val="00844B0D"/>
    <w:rsid w:val="0084586B"/>
    <w:rsid w:val="0084783D"/>
    <w:rsid w:val="00853FC1"/>
    <w:rsid w:val="00862CEF"/>
    <w:rsid w:val="00864118"/>
    <w:rsid w:val="00864CBF"/>
    <w:rsid w:val="0086670F"/>
    <w:rsid w:val="00872D57"/>
    <w:rsid w:val="00876649"/>
    <w:rsid w:val="008770CA"/>
    <w:rsid w:val="00883B12"/>
    <w:rsid w:val="0088540D"/>
    <w:rsid w:val="00887103"/>
    <w:rsid w:val="0088774C"/>
    <w:rsid w:val="00891D24"/>
    <w:rsid w:val="008937AE"/>
    <w:rsid w:val="00893E5E"/>
    <w:rsid w:val="008976E6"/>
    <w:rsid w:val="008A0C25"/>
    <w:rsid w:val="008A1BDC"/>
    <w:rsid w:val="008A26EA"/>
    <w:rsid w:val="008A30D6"/>
    <w:rsid w:val="008A46FA"/>
    <w:rsid w:val="008A60A9"/>
    <w:rsid w:val="008A61CF"/>
    <w:rsid w:val="008A661F"/>
    <w:rsid w:val="008A67F1"/>
    <w:rsid w:val="008A750C"/>
    <w:rsid w:val="008A7844"/>
    <w:rsid w:val="008B23B5"/>
    <w:rsid w:val="008B2404"/>
    <w:rsid w:val="008B3FD9"/>
    <w:rsid w:val="008B4622"/>
    <w:rsid w:val="008B55B4"/>
    <w:rsid w:val="008B648C"/>
    <w:rsid w:val="008B64F8"/>
    <w:rsid w:val="008B66F5"/>
    <w:rsid w:val="008C2099"/>
    <w:rsid w:val="008C2D7D"/>
    <w:rsid w:val="008C6C2D"/>
    <w:rsid w:val="008D05B1"/>
    <w:rsid w:val="008D09AF"/>
    <w:rsid w:val="008D1A25"/>
    <w:rsid w:val="008D26EF"/>
    <w:rsid w:val="008D2A27"/>
    <w:rsid w:val="008D37D9"/>
    <w:rsid w:val="008D3E12"/>
    <w:rsid w:val="008D63C5"/>
    <w:rsid w:val="008D6864"/>
    <w:rsid w:val="008E173E"/>
    <w:rsid w:val="008E1980"/>
    <w:rsid w:val="008E2CE7"/>
    <w:rsid w:val="008E4430"/>
    <w:rsid w:val="008E51DF"/>
    <w:rsid w:val="008F15B5"/>
    <w:rsid w:val="008F2F63"/>
    <w:rsid w:val="008F408B"/>
    <w:rsid w:val="008F40D2"/>
    <w:rsid w:val="008F4145"/>
    <w:rsid w:val="008F46C8"/>
    <w:rsid w:val="008F67D8"/>
    <w:rsid w:val="00902818"/>
    <w:rsid w:val="009032C4"/>
    <w:rsid w:val="009065DC"/>
    <w:rsid w:val="00907960"/>
    <w:rsid w:val="00907DA8"/>
    <w:rsid w:val="009113F7"/>
    <w:rsid w:val="00913A9A"/>
    <w:rsid w:val="00914AED"/>
    <w:rsid w:val="00914FCA"/>
    <w:rsid w:val="009153AE"/>
    <w:rsid w:val="00917D5C"/>
    <w:rsid w:val="00920CE5"/>
    <w:rsid w:val="00921664"/>
    <w:rsid w:val="00921BBB"/>
    <w:rsid w:val="009251F3"/>
    <w:rsid w:val="00925925"/>
    <w:rsid w:val="00926ADE"/>
    <w:rsid w:val="00927EF4"/>
    <w:rsid w:val="00930CE0"/>
    <w:rsid w:val="00931A90"/>
    <w:rsid w:val="009323DA"/>
    <w:rsid w:val="00932BF2"/>
    <w:rsid w:val="0093520A"/>
    <w:rsid w:val="00936B2F"/>
    <w:rsid w:val="0093797A"/>
    <w:rsid w:val="00937C52"/>
    <w:rsid w:val="00940E65"/>
    <w:rsid w:val="009414B5"/>
    <w:rsid w:val="00942092"/>
    <w:rsid w:val="009427CB"/>
    <w:rsid w:val="00942FB4"/>
    <w:rsid w:val="0094459F"/>
    <w:rsid w:val="00950252"/>
    <w:rsid w:val="00950462"/>
    <w:rsid w:val="0095377D"/>
    <w:rsid w:val="00954127"/>
    <w:rsid w:val="00957E51"/>
    <w:rsid w:val="00957E68"/>
    <w:rsid w:val="00961B3F"/>
    <w:rsid w:val="00966082"/>
    <w:rsid w:val="0096780C"/>
    <w:rsid w:val="00971531"/>
    <w:rsid w:val="00973858"/>
    <w:rsid w:val="009750E7"/>
    <w:rsid w:val="00975896"/>
    <w:rsid w:val="00976CD3"/>
    <w:rsid w:val="00980983"/>
    <w:rsid w:val="00981F14"/>
    <w:rsid w:val="00981FA2"/>
    <w:rsid w:val="009824AF"/>
    <w:rsid w:val="009851D2"/>
    <w:rsid w:val="0099150B"/>
    <w:rsid w:val="00993329"/>
    <w:rsid w:val="0099336C"/>
    <w:rsid w:val="00993CBF"/>
    <w:rsid w:val="009954F0"/>
    <w:rsid w:val="009A0A0F"/>
    <w:rsid w:val="009A17D3"/>
    <w:rsid w:val="009A21AA"/>
    <w:rsid w:val="009A2964"/>
    <w:rsid w:val="009A7C64"/>
    <w:rsid w:val="009B27EE"/>
    <w:rsid w:val="009B421B"/>
    <w:rsid w:val="009B4614"/>
    <w:rsid w:val="009B5362"/>
    <w:rsid w:val="009B6B7D"/>
    <w:rsid w:val="009B7748"/>
    <w:rsid w:val="009C02B3"/>
    <w:rsid w:val="009C1BBC"/>
    <w:rsid w:val="009C275E"/>
    <w:rsid w:val="009C4F68"/>
    <w:rsid w:val="009C7AE8"/>
    <w:rsid w:val="009D09E7"/>
    <w:rsid w:val="009D3D2A"/>
    <w:rsid w:val="009D5445"/>
    <w:rsid w:val="009E0CF6"/>
    <w:rsid w:val="009E1835"/>
    <w:rsid w:val="009E2391"/>
    <w:rsid w:val="009E7663"/>
    <w:rsid w:val="009F1D7F"/>
    <w:rsid w:val="009F2C64"/>
    <w:rsid w:val="009F4699"/>
    <w:rsid w:val="009F4A66"/>
    <w:rsid w:val="00A0767D"/>
    <w:rsid w:val="00A07736"/>
    <w:rsid w:val="00A07D62"/>
    <w:rsid w:val="00A1036B"/>
    <w:rsid w:val="00A10B11"/>
    <w:rsid w:val="00A10D5A"/>
    <w:rsid w:val="00A1546A"/>
    <w:rsid w:val="00A15872"/>
    <w:rsid w:val="00A21D69"/>
    <w:rsid w:val="00A24F98"/>
    <w:rsid w:val="00A25189"/>
    <w:rsid w:val="00A26290"/>
    <w:rsid w:val="00A30A92"/>
    <w:rsid w:val="00A3236B"/>
    <w:rsid w:val="00A34A94"/>
    <w:rsid w:val="00A35198"/>
    <w:rsid w:val="00A413DF"/>
    <w:rsid w:val="00A41BCC"/>
    <w:rsid w:val="00A41EAD"/>
    <w:rsid w:val="00A421B9"/>
    <w:rsid w:val="00A422B1"/>
    <w:rsid w:val="00A42C63"/>
    <w:rsid w:val="00A4346F"/>
    <w:rsid w:val="00A4482D"/>
    <w:rsid w:val="00A460C7"/>
    <w:rsid w:val="00A46167"/>
    <w:rsid w:val="00A464A6"/>
    <w:rsid w:val="00A4711F"/>
    <w:rsid w:val="00A47687"/>
    <w:rsid w:val="00A47F00"/>
    <w:rsid w:val="00A50088"/>
    <w:rsid w:val="00A50FDA"/>
    <w:rsid w:val="00A51349"/>
    <w:rsid w:val="00A5449F"/>
    <w:rsid w:val="00A54B46"/>
    <w:rsid w:val="00A563E7"/>
    <w:rsid w:val="00A572D7"/>
    <w:rsid w:val="00A613A6"/>
    <w:rsid w:val="00A61EE2"/>
    <w:rsid w:val="00A62199"/>
    <w:rsid w:val="00A632E4"/>
    <w:rsid w:val="00A640CF"/>
    <w:rsid w:val="00A64B29"/>
    <w:rsid w:val="00A66448"/>
    <w:rsid w:val="00A675B9"/>
    <w:rsid w:val="00A67678"/>
    <w:rsid w:val="00A7016D"/>
    <w:rsid w:val="00A717E4"/>
    <w:rsid w:val="00A7215B"/>
    <w:rsid w:val="00A72D93"/>
    <w:rsid w:val="00A74622"/>
    <w:rsid w:val="00A76007"/>
    <w:rsid w:val="00A85CBA"/>
    <w:rsid w:val="00A91FB6"/>
    <w:rsid w:val="00A967E6"/>
    <w:rsid w:val="00AA5003"/>
    <w:rsid w:val="00AA584D"/>
    <w:rsid w:val="00AA62BB"/>
    <w:rsid w:val="00AB0FB8"/>
    <w:rsid w:val="00AB23A8"/>
    <w:rsid w:val="00AB3CD3"/>
    <w:rsid w:val="00AB3E7B"/>
    <w:rsid w:val="00AB4E57"/>
    <w:rsid w:val="00AB5477"/>
    <w:rsid w:val="00AB64DC"/>
    <w:rsid w:val="00AB7B80"/>
    <w:rsid w:val="00AC285B"/>
    <w:rsid w:val="00AC3908"/>
    <w:rsid w:val="00AC467E"/>
    <w:rsid w:val="00AC4A13"/>
    <w:rsid w:val="00AC4AA3"/>
    <w:rsid w:val="00AC5A5E"/>
    <w:rsid w:val="00AC7869"/>
    <w:rsid w:val="00AC7F2B"/>
    <w:rsid w:val="00AD12F6"/>
    <w:rsid w:val="00AD211A"/>
    <w:rsid w:val="00AD2478"/>
    <w:rsid w:val="00AD7FAF"/>
    <w:rsid w:val="00AE011C"/>
    <w:rsid w:val="00AE0617"/>
    <w:rsid w:val="00AE0667"/>
    <w:rsid w:val="00AE1F4F"/>
    <w:rsid w:val="00AE38A9"/>
    <w:rsid w:val="00AE3F2E"/>
    <w:rsid w:val="00AE495E"/>
    <w:rsid w:val="00AE63B6"/>
    <w:rsid w:val="00AE7840"/>
    <w:rsid w:val="00AF0626"/>
    <w:rsid w:val="00AF1AD2"/>
    <w:rsid w:val="00B01A10"/>
    <w:rsid w:val="00B0335D"/>
    <w:rsid w:val="00B04442"/>
    <w:rsid w:val="00B04C36"/>
    <w:rsid w:val="00B05ED9"/>
    <w:rsid w:val="00B07AB6"/>
    <w:rsid w:val="00B07F45"/>
    <w:rsid w:val="00B113AE"/>
    <w:rsid w:val="00B1382C"/>
    <w:rsid w:val="00B155E3"/>
    <w:rsid w:val="00B17076"/>
    <w:rsid w:val="00B17C06"/>
    <w:rsid w:val="00B204AD"/>
    <w:rsid w:val="00B20571"/>
    <w:rsid w:val="00B20730"/>
    <w:rsid w:val="00B20F14"/>
    <w:rsid w:val="00B237AD"/>
    <w:rsid w:val="00B2535B"/>
    <w:rsid w:val="00B25ED6"/>
    <w:rsid w:val="00B30384"/>
    <w:rsid w:val="00B3376A"/>
    <w:rsid w:val="00B3412F"/>
    <w:rsid w:val="00B360E0"/>
    <w:rsid w:val="00B379D4"/>
    <w:rsid w:val="00B43DC4"/>
    <w:rsid w:val="00B459BD"/>
    <w:rsid w:val="00B47D0F"/>
    <w:rsid w:val="00B50EC4"/>
    <w:rsid w:val="00B5247D"/>
    <w:rsid w:val="00B52C95"/>
    <w:rsid w:val="00B52E97"/>
    <w:rsid w:val="00B5328D"/>
    <w:rsid w:val="00B562D4"/>
    <w:rsid w:val="00B57F4F"/>
    <w:rsid w:val="00B60AAD"/>
    <w:rsid w:val="00B63A3F"/>
    <w:rsid w:val="00B67E1B"/>
    <w:rsid w:val="00B70862"/>
    <w:rsid w:val="00B73A5E"/>
    <w:rsid w:val="00B760FA"/>
    <w:rsid w:val="00B76439"/>
    <w:rsid w:val="00B76454"/>
    <w:rsid w:val="00B80558"/>
    <w:rsid w:val="00B80FBF"/>
    <w:rsid w:val="00B81AE9"/>
    <w:rsid w:val="00B8250C"/>
    <w:rsid w:val="00B83230"/>
    <w:rsid w:val="00B85474"/>
    <w:rsid w:val="00B868D9"/>
    <w:rsid w:val="00B86FD3"/>
    <w:rsid w:val="00B904A1"/>
    <w:rsid w:val="00B92888"/>
    <w:rsid w:val="00B97481"/>
    <w:rsid w:val="00B97943"/>
    <w:rsid w:val="00BA0D09"/>
    <w:rsid w:val="00BA12FA"/>
    <w:rsid w:val="00BA2309"/>
    <w:rsid w:val="00BA75F7"/>
    <w:rsid w:val="00BB0444"/>
    <w:rsid w:val="00BB34D6"/>
    <w:rsid w:val="00BB3F75"/>
    <w:rsid w:val="00BB4398"/>
    <w:rsid w:val="00BC1E3B"/>
    <w:rsid w:val="00BC279E"/>
    <w:rsid w:val="00BC43F5"/>
    <w:rsid w:val="00BC64AB"/>
    <w:rsid w:val="00BD2C7A"/>
    <w:rsid w:val="00BD37E5"/>
    <w:rsid w:val="00BD4C3A"/>
    <w:rsid w:val="00BD55ED"/>
    <w:rsid w:val="00BD5A31"/>
    <w:rsid w:val="00BD5E3D"/>
    <w:rsid w:val="00BD68FE"/>
    <w:rsid w:val="00BD6AAE"/>
    <w:rsid w:val="00BE16BE"/>
    <w:rsid w:val="00BE1808"/>
    <w:rsid w:val="00BE3E88"/>
    <w:rsid w:val="00BE4114"/>
    <w:rsid w:val="00BE670B"/>
    <w:rsid w:val="00BE6F80"/>
    <w:rsid w:val="00BE7114"/>
    <w:rsid w:val="00BE7432"/>
    <w:rsid w:val="00BE7966"/>
    <w:rsid w:val="00BF0276"/>
    <w:rsid w:val="00BF1B1C"/>
    <w:rsid w:val="00BF27C7"/>
    <w:rsid w:val="00BF4055"/>
    <w:rsid w:val="00BF4E9F"/>
    <w:rsid w:val="00BF7874"/>
    <w:rsid w:val="00C00C08"/>
    <w:rsid w:val="00C021B2"/>
    <w:rsid w:val="00C021D1"/>
    <w:rsid w:val="00C026FE"/>
    <w:rsid w:val="00C0307D"/>
    <w:rsid w:val="00C035E2"/>
    <w:rsid w:val="00C0414E"/>
    <w:rsid w:val="00C12B0C"/>
    <w:rsid w:val="00C1448F"/>
    <w:rsid w:val="00C14EC0"/>
    <w:rsid w:val="00C15139"/>
    <w:rsid w:val="00C16FB4"/>
    <w:rsid w:val="00C1793B"/>
    <w:rsid w:val="00C2180A"/>
    <w:rsid w:val="00C25734"/>
    <w:rsid w:val="00C25F80"/>
    <w:rsid w:val="00C26ED4"/>
    <w:rsid w:val="00C303B0"/>
    <w:rsid w:val="00C306CC"/>
    <w:rsid w:val="00C31276"/>
    <w:rsid w:val="00C313FE"/>
    <w:rsid w:val="00C41C60"/>
    <w:rsid w:val="00C42F3E"/>
    <w:rsid w:val="00C446B2"/>
    <w:rsid w:val="00C50B7F"/>
    <w:rsid w:val="00C51E39"/>
    <w:rsid w:val="00C5433C"/>
    <w:rsid w:val="00C569A1"/>
    <w:rsid w:val="00C57E65"/>
    <w:rsid w:val="00C62941"/>
    <w:rsid w:val="00C65092"/>
    <w:rsid w:val="00C65E91"/>
    <w:rsid w:val="00C70227"/>
    <w:rsid w:val="00C720A3"/>
    <w:rsid w:val="00C75A13"/>
    <w:rsid w:val="00C803F3"/>
    <w:rsid w:val="00C81783"/>
    <w:rsid w:val="00C8193E"/>
    <w:rsid w:val="00C82257"/>
    <w:rsid w:val="00C825E3"/>
    <w:rsid w:val="00C83089"/>
    <w:rsid w:val="00C83CFD"/>
    <w:rsid w:val="00C90F08"/>
    <w:rsid w:val="00C90F12"/>
    <w:rsid w:val="00C91047"/>
    <w:rsid w:val="00C93452"/>
    <w:rsid w:val="00C94678"/>
    <w:rsid w:val="00C948D3"/>
    <w:rsid w:val="00C956FD"/>
    <w:rsid w:val="00C95EC2"/>
    <w:rsid w:val="00C96117"/>
    <w:rsid w:val="00CA123E"/>
    <w:rsid w:val="00CA2FBE"/>
    <w:rsid w:val="00CA3632"/>
    <w:rsid w:val="00CA4212"/>
    <w:rsid w:val="00CA5F41"/>
    <w:rsid w:val="00CA665C"/>
    <w:rsid w:val="00CA792E"/>
    <w:rsid w:val="00CB21F8"/>
    <w:rsid w:val="00CB2665"/>
    <w:rsid w:val="00CB30F4"/>
    <w:rsid w:val="00CB3472"/>
    <w:rsid w:val="00CB4453"/>
    <w:rsid w:val="00CB63D5"/>
    <w:rsid w:val="00CB66F7"/>
    <w:rsid w:val="00CB76B2"/>
    <w:rsid w:val="00CC0158"/>
    <w:rsid w:val="00CC0E8B"/>
    <w:rsid w:val="00CC352B"/>
    <w:rsid w:val="00CC4AA7"/>
    <w:rsid w:val="00CC7D6B"/>
    <w:rsid w:val="00CD0355"/>
    <w:rsid w:val="00CD3C04"/>
    <w:rsid w:val="00CD3CEB"/>
    <w:rsid w:val="00CD3EC4"/>
    <w:rsid w:val="00CD41E4"/>
    <w:rsid w:val="00CD5420"/>
    <w:rsid w:val="00CD7AB6"/>
    <w:rsid w:val="00CD7B6F"/>
    <w:rsid w:val="00CE1B71"/>
    <w:rsid w:val="00CE2ED3"/>
    <w:rsid w:val="00CE3A3F"/>
    <w:rsid w:val="00CE627D"/>
    <w:rsid w:val="00CE7581"/>
    <w:rsid w:val="00CF0244"/>
    <w:rsid w:val="00CF12E2"/>
    <w:rsid w:val="00CF3395"/>
    <w:rsid w:val="00CF58C0"/>
    <w:rsid w:val="00D04FAE"/>
    <w:rsid w:val="00D050DE"/>
    <w:rsid w:val="00D06911"/>
    <w:rsid w:val="00D0695F"/>
    <w:rsid w:val="00D07A3E"/>
    <w:rsid w:val="00D10F1C"/>
    <w:rsid w:val="00D172BF"/>
    <w:rsid w:val="00D20068"/>
    <w:rsid w:val="00D203A8"/>
    <w:rsid w:val="00D20D72"/>
    <w:rsid w:val="00D20F92"/>
    <w:rsid w:val="00D21181"/>
    <w:rsid w:val="00D21382"/>
    <w:rsid w:val="00D21C79"/>
    <w:rsid w:val="00D21D95"/>
    <w:rsid w:val="00D23674"/>
    <w:rsid w:val="00D23801"/>
    <w:rsid w:val="00D23BED"/>
    <w:rsid w:val="00D25C86"/>
    <w:rsid w:val="00D26AB1"/>
    <w:rsid w:val="00D31052"/>
    <w:rsid w:val="00D32A53"/>
    <w:rsid w:val="00D442DA"/>
    <w:rsid w:val="00D443AD"/>
    <w:rsid w:val="00D44A98"/>
    <w:rsid w:val="00D44C6A"/>
    <w:rsid w:val="00D457B6"/>
    <w:rsid w:val="00D4723D"/>
    <w:rsid w:val="00D47972"/>
    <w:rsid w:val="00D47C5D"/>
    <w:rsid w:val="00D51E2B"/>
    <w:rsid w:val="00D525D6"/>
    <w:rsid w:val="00D540FF"/>
    <w:rsid w:val="00D541B1"/>
    <w:rsid w:val="00D5451D"/>
    <w:rsid w:val="00D545CA"/>
    <w:rsid w:val="00D55AC3"/>
    <w:rsid w:val="00D56A6A"/>
    <w:rsid w:val="00D56C8D"/>
    <w:rsid w:val="00D56FE9"/>
    <w:rsid w:val="00D60266"/>
    <w:rsid w:val="00D615DB"/>
    <w:rsid w:val="00D61678"/>
    <w:rsid w:val="00D622B5"/>
    <w:rsid w:val="00D62C51"/>
    <w:rsid w:val="00D63812"/>
    <w:rsid w:val="00D651DB"/>
    <w:rsid w:val="00D65935"/>
    <w:rsid w:val="00D660B5"/>
    <w:rsid w:val="00D67CCF"/>
    <w:rsid w:val="00D70994"/>
    <w:rsid w:val="00D728E2"/>
    <w:rsid w:val="00D744DF"/>
    <w:rsid w:val="00D74D2D"/>
    <w:rsid w:val="00D759D3"/>
    <w:rsid w:val="00D775FA"/>
    <w:rsid w:val="00D77A46"/>
    <w:rsid w:val="00D808F2"/>
    <w:rsid w:val="00D81B98"/>
    <w:rsid w:val="00D8305D"/>
    <w:rsid w:val="00D85FD3"/>
    <w:rsid w:val="00D86F5B"/>
    <w:rsid w:val="00D90824"/>
    <w:rsid w:val="00D92AAA"/>
    <w:rsid w:val="00D94742"/>
    <w:rsid w:val="00D95806"/>
    <w:rsid w:val="00DA01FE"/>
    <w:rsid w:val="00DA053E"/>
    <w:rsid w:val="00DA150C"/>
    <w:rsid w:val="00DA19EA"/>
    <w:rsid w:val="00DA1A56"/>
    <w:rsid w:val="00DA5157"/>
    <w:rsid w:val="00DA6428"/>
    <w:rsid w:val="00DA72B0"/>
    <w:rsid w:val="00DA758A"/>
    <w:rsid w:val="00DB0332"/>
    <w:rsid w:val="00DB0B38"/>
    <w:rsid w:val="00DB1140"/>
    <w:rsid w:val="00DB17FE"/>
    <w:rsid w:val="00DB3723"/>
    <w:rsid w:val="00DB4522"/>
    <w:rsid w:val="00DB5CA4"/>
    <w:rsid w:val="00DC2222"/>
    <w:rsid w:val="00DC5712"/>
    <w:rsid w:val="00DC5FAC"/>
    <w:rsid w:val="00DC6ACC"/>
    <w:rsid w:val="00DD027D"/>
    <w:rsid w:val="00DD0F72"/>
    <w:rsid w:val="00DD1D9B"/>
    <w:rsid w:val="00DD311B"/>
    <w:rsid w:val="00DD47D0"/>
    <w:rsid w:val="00DD791B"/>
    <w:rsid w:val="00DE126C"/>
    <w:rsid w:val="00DE1589"/>
    <w:rsid w:val="00DE291A"/>
    <w:rsid w:val="00DE301C"/>
    <w:rsid w:val="00DE4845"/>
    <w:rsid w:val="00DE4EAA"/>
    <w:rsid w:val="00DE5067"/>
    <w:rsid w:val="00DE5D31"/>
    <w:rsid w:val="00DE6EA8"/>
    <w:rsid w:val="00DF1110"/>
    <w:rsid w:val="00DF1B73"/>
    <w:rsid w:val="00DF33FC"/>
    <w:rsid w:val="00DF4121"/>
    <w:rsid w:val="00DF44F2"/>
    <w:rsid w:val="00DF469F"/>
    <w:rsid w:val="00DF4850"/>
    <w:rsid w:val="00DF4CF7"/>
    <w:rsid w:val="00DF54CB"/>
    <w:rsid w:val="00DF666C"/>
    <w:rsid w:val="00DF69B3"/>
    <w:rsid w:val="00DF6B72"/>
    <w:rsid w:val="00E0094C"/>
    <w:rsid w:val="00E017EE"/>
    <w:rsid w:val="00E04420"/>
    <w:rsid w:val="00E04BCD"/>
    <w:rsid w:val="00E06CE5"/>
    <w:rsid w:val="00E12252"/>
    <w:rsid w:val="00E149D6"/>
    <w:rsid w:val="00E152D9"/>
    <w:rsid w:val="00E1603A"/>
    <w:rsid w:val="00E16599"/>
    <w:rsid w:val="00E20F6F"/>
    <w:rsid w:val="00E21C92"/>
    <w:rsid w:val="00E22282"/>
    <w:rsid w:val="00E22988"/>
    <w:rsid w:val="00E24B8A"/>
    <w:rsid w:val="00E27F0F"/>
    <w:rsid w:val="00E300DA"/>
    <w:rsid w:val="00E3241B"/>
    <w:rsid w:val="00E33FF9"/>
    <w:rsid w:val="00E4201C"/>
    <w:rsid w:val="00E43A98"/>
    <w:rsid w:val="00E4433F"/>
    <w:rsid w:val="00E449D4"/>
    <w:rsid w:val="00E44F67"/>
    <w:rsid w:val="00E45C89"/>
    <w:rsid w:val="00E479CD"/>
    <w:rsid w:val="00E504F8"/>
    <w:rsid w:val="00E52215"/>
    <w:rsid w:val="00E53709"/>
    <w:rsid w:val="00E54429"/>
    <w:rsid w:val="00E54FEF"/>
    <w:rsid w:val="00E55D4A"/>
    <w:rsid w:val="00E57C99"/>
    <w:rsid w:val="00E604C1"/>
    <w:rsid w:val="00E61010"/>
    <w:rsid w:val="00E61541"/>
    <w:rsid w:val="00E66194"/>
    <w:rsid w:val="00E668A1"/>
    <w:rsid w:val="00E73FE0"/>
    <w:rsid w:val="00E74619"/>
    <w:rsid w:val="00E75ECC"/>
    <w:rsid w:val="00E76577"/>
    <w:rsid w:val="00E81B14"/>
    <w:rsid w:val="00E824DF"/>
    <w:rsid w:val="00E840A7"/>
    <w:rsid w:val="00E85A9A"/>
    <w:rsid w:val="00E85E47"/>
    <w:rsid w:val="00E85FA1"/>
    <w:rsid w:val="00E8645E"/>
    <w:rsid w:val="00E9117E"/>
    <w:rsid w:val="00E91A63"/>
    <w:rsid w:val="00E938A6"/>
    <w:rsid w:val="00E9473E"/>
    <w:rsid w:val="00E94C4F"/>
    <w:rsid w:val="00E97391"/>
    <w:rsid w:val="00EA1134"/>
    <w:rsid w:val="00EA2EA7"/>
    <w:rsid w:val="00EA2FE8"/>
    <w:rsid w:val="00EA3525"/>
    <w:rsid w:val="00EA3E32"/>
    <w:rsid w:val="00EA539D"/>
    <w:rsid w:val="00EA60D4"/>
    <w:rsid w:val="00EA75CE"/>
    <w:rsid w:val="00EA7C4E"/>
    <w:rsid w:val="00EB0576"/>
    <w:rsid w:val="00EB294B"/>
    <w:rsid w:val="00EB4D28"/>
    <w:rsid w:val="00EC1D86"/>
    <w:rsid w:val="00EC25E0"/>
    <w:rsid w:val="00EC2CA7"/>
    <w:rsid w:val="00EC36AB"/>
    <w:rsid w:val="00EC7DB0"/>
    <w:rsid w:val="00ED0D41"/>
    <w:rsid w:val="00ED148D"/>
    <w:rsid w:val="00ED449C"/>
    <w:rsid w:val="00ED7FCC"/>
    <w:rsid w:val="00EE181A"/>
    <w:rsid w:val="00EE3F5F"/>
    <w:rsid w:val="00EE529A"/>
    <w:rsid w:val="00EE77BF"/>
    <w:rsid w:val="00EF04E1"/>
    <w:rsid w:val="00EF17D6"/>
    <w:rsid w:val="00EF2948"/>
    <w:rsid w:val="00EF588E"/>
    <w:rsid w:val="00EF6192"/>
    <w:rsid w:val="00EF7D25"/>
    <w:rsid w:val="00EF7FA0"/>
    <w:rsid w:val="00F06E64"/>
    <w:rsid w:val="00F06EEE"/>
    <w:rsid w:val="00F10143"/>
    <w:rsid w:val="00F14047"/>
    <w:rsid w:val="00F16477"/>
    <w:rsid w:val="00F21496"/>
    <w:rsid w:val="00F21750"/>
    <w:rsid w:val="00F223A2"/>
    <w:rsid w:val="00F24F39"/>
    <w:rsid w:val="00F31386"/>
    <w:rsid w:val="00F32C50"/>
    <w:rsid w:val="00F33EE5"/>
    <w:rsid w:val="00F41785"/>
    <w:rsid w:val="00F417D0"/>
    <w:rsid w:val="00F42B69"/>
    <w:rsid w:val="00F42E98"/>
    <w:rsid w:val="00F45CBF"/>
    <w:rsid w:val="00F472E3"/>
    <w:rsid w:val="00F477DD"/>
    <w:rsid w:val="00F51313"/>
    <w:rsid w:val="00F52AF2"/>
    <w:rsid w:val="00F55432"/>
    <w:rsid w:val="00F57919"/>
    <w:rsid w:val="00F61707"/>
    <w:rsid w:val="00F6342D"/>
    <w:rsid w:val="00F63D0D"/>
    <w:rsid w:val="00F66566"/>
    <w:rsid w:val="00F67BE4"/>
    <w:rsid w:val="00F7183C"/>
    <w:rsid w:val="00F71B58"/>
    <w:rsid w:val="00F72FE0"/>
    <w:rsid w:val="00F73A2A"/>
    <w:rsid w:val="00F74661"/>
    <w:rsid w:val="00F74667"/>
    <w:rsid w:val="00F75B40"/>
    <w:rsid w:val="00F81D5A"/>
    <w:rsid w:val="00F83162"/>
    <w:rsid w:val="00F8447F"/>
    <w:rsid w:val="00F859E2"/>
    <w:rsid w:val="00F86A8C"/>
    <w:rsid w:val="00F87EA1"/>
    <w:rsid w:val="00F905F6"/>
    <w:rsid w:val="00F90F8C"/>
    <w:rsid w:val="00F9126B"/>
    <w:rsid w:val="00F91C3C"/>
    <w:rsid w:val="00FA000B"/>
    <w:rsid w:val="00FA02BC"/>
    <w:rsid w:val="00FA0C1F"/>
    <w:rsid w:val="00FA1E3D"/>
    <w:rsid w:val="00FA43AA"/>
    <w:rsid w:val="00FA510F"/>
    <w:rsid w:val="00FA681B"/>
    <w:rsid w:val="00FB5283"/>
    <w:rsid w:val="00FB6932"/>
    <w:rsid w:val="00FB6BA9"/>
    <w:rsid w:val="00FC477E"/>
    <w:rsid w:val="00FC4D64"/>
    <w:rsid w:val="00FC58DF"/>
    <w:rsid w:val="00FC5EFE"/>
    <w:rsid w:val="00FC7061"/>
    <w:rsid w:val="00FC7B1E"/>
    <w:rsid w:val="00FD0713"/>
    <w:rsid w:val="00FD2386"/>
    <w:rsid w:val="00FD2A4F"/>
    <w:rsid w:val="00FD3521"/>
    <w:rsid w:val="00FE2BA4"/>
    <w:rsid w:val="00FE2BAF"/>
    <w:rsid w:val="00FE3759"/>
    <w:rsid w:val="00FE4466"/>
    <w:rsid w:val="00FE4C19"/>
    <w:rsid w:val="00FE5B77"/>
    <w:rsid w:val="00FE67B8"/>
    <w:rsid w:val="00FE7C6C"/>
    <w:rsid w:val="00FF0030"/>
    <w:rsid w:val="00FF014D"/>
    <w:rsid w:val="00FF0D93"/>
    <w:rsid w:val="00FF3F28"/>
    <w:rsid w:val="00FF60A2"/>
    <w:rsid w:val="00FF615C"/>
    <w:rsid w:val="00FF69D0"/>
    <w:rsid w:val="00FF6B4C"/>
    <w:rsid w:val="00FF77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945A7B"/>
  <w15:chartTrackingRefBased/>
  <w15:docId w15:val="{6B75575A-EC1D-4CB5-BD7A-C5C36F281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3AA"/>
    <w:pPr>
      <w:spacing w:before="120" w:after="280" w:line="480" w:lineRule="auto"/>
      <w:jc w:val="both"/>
    </w:pPr>
    <w:rPr>
      <w:color w:val="000000" w:themeColor="text1"/>
    </w:rPr>
  </w:style>
  <w:style w:type="paragraph" w:styleId="Heading1">
    <w:name w:val="heading 1"/>
    <w:basedOn w:val="Normal"/>
    <w:next w:val="Normal"/>
    <w:link w:val="Heading1Char"/>
    <w:uiPriority w:val="9"/>
    <w:qFormat/>
    <w:rsid w:val="004014EC"/>
    <w:pPr>
      <w:keepNext/>
      <w:keepLines/>
      <w:spacing w:before="240" w:after="0"/>
      <w:outlineLvl w:val="0"/>
    </w:pPr>
    <w:rPr>
      <w:rFonts w:asciiTheme="majorHAnsi" w:eastAsiaTheme="majorEastAsia" w:hAnsiTheme="majorHAnsi" w:cstheme="majorBidi"/>
      <w:color w:val="auto"/>
      <w:sz w:val="32"/>
      <w:szCs w:val="32"/>
    </w:rPr>
  </w:style>
  <w:style w:type="paragraph" w:styleId="Heading2">
    <w:name w:val="heading 2"/>
    <w:basedOn w:val="Normal"/>
    <w:next w:val="Normal"/>
    <w:link w:val="Heading2Char"/>
    <w:uiPriority w:val="9"/>
    <w:unhideWhenUsed/>
    <w:qFormat/>
    <w:rsid w:val="004014EC"/>
    <w:pPr>
      <w:keepNext/>
      <w:keepLines/>
      <w:spacing w:before="40" w:after="0"/>
      <w:outlineLvl w:val="1"/>
    </w:pPr>
    <w:rPr>
      <w:rFonts w:asciiTheme="majorHAnsi" w:eastAsiaTheme="majorEastAsia" w:hAnsiTheme="majorHAnsi" w:cstheme="majorBidi"/>
      <w:b/>
      <w:color w:val="auto"/>
      <w:sz w:val="28"/>
      <w:szCs w:val="26"/>
    </w:rPr>
  </w:style>
  <w:style w:type="paragraph" w:styleId="Heading3">
    <w:name w:val="heading 3"/>
    <w:basedOn w:val="Normal"/>
    <w:next w:val="Normal"/>
    <w:link w:val="Heading3Char"/>
    <w:uiPriority w:val="9"/>
    <w:unhideWhenUsed/>
    <w:qFormat/>
    <w:rsid w:val="004014EC"/>
    <w:pPr>
      <w:keepNext/>
      <w:keepLines/>
      <w:spacing w:before="40" w:after="0"/>
      <w:outlineLvl w:val="2"/>
    </w:pPr>
    <w:rPr>
      <w:rFonts w:asciiTheme="majorHAnsi" w:eastAsiaTheme="majorEastAsia" w:hAnsiTheme="majorHAnsi" w:cstheme="majorBidi"/>
      <w:color w:val="auto"/>
      <w:sz w:val="24"/>
      <w:szCs w:val="24"/>
    </w:rPr>
  </w:style>
  <w:style w:type="paragraph" w:styleId="Heading4">
    <w:name w:val="heading 4"/>
    <w:basedOn w:val="Normal"/>
    <w:next w:val="Normal"/>
    <w:link w:val="Heading4Char"/>
    <w:uiPriority w:val="9"/>
    <w:unhideWhenUsed/>
    <w:qFormat/>
    <w:rsid w:val="004014EC"/>
    <w:pPr>
      <w:keepNext/>
      <w:keepLines/>
      <w:spacing w:before="40" w:after="0"/>
      <w:outlineLvl w:val="3"/>
    </w:pPr>
    <w:rPr>
      <w:rFonts w:asciiTheme="majorHAnsi" w:eastAsiaTheme="majorEastAsia" w:hAnsiTheme="majorHAnsi" w:cstheme="majorBidi"/>
      <w:i/>
      <w:iCs/>
      <w:color w:val="auto"/>
    </w:rPr>
  </w:style>
  <w:style w:type="paragraph" w:styleId="Heading5">
    <w:name w:val="heading 5"/>
    <w:basedOn w:val="Normal"/>
    <w:next w:val="Normal"/>
    <w:link w:val="Heading5Char"/>
    <w:uiPriority w:val="9"/>
    <w:unhideWhenUsed/>
    <w:qFormat/>
    <w:rsid w:val="00A24F98"/>
    <w:pPr>
      <w:keepNext/>
      <w:keepLines/>
      <w:spacing w:before="40" w:after="0"/>
      <w:outlineLvl w:val="4"/>
    </w:pPr>
    <w:rPr>
      <w:rFonts w:asciiTheme="majorHAnsi" w:eastAsiaTheme="majorEastAsia" w:hAnsiTheme="majorHAnsi" w:cstheme="majorBid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14EC"/>
    <w:rPr>
      <w:rFonts w:asciiTheme="majorHAnsi" w:eastAsiaTheme="majorEastAsia" w:hAnsiTheme="majorHAnsi" w:cstheme="majorBidi"/>
      <w:sz w:val="32"/>
      <w:szCs w:val="32"/>
    </w:rPr>
  </w:style>
  <w:style w:type="paragraph" w:styleId="TOCHeading">
    <w:name w:val="TOC Heading"/>
    <w:basedOn w:val="Heading1"/>
    <w:next w:val="Normal"/>
    <w:uiPriority w:val="39"/>
    <w:unhideWhenUsed/>
    <w:qFormat/>
    <w:rsid w:val="00DE6EA8"/>
    <w:pPr>
      <w:outlineLvl w:val="9"/>
    </w:pPr>
  </w:style>
  <w:style w:type="character" w:customStyle="1" w:styleId="Heading2Char">
    <w:name w:val="Heading 2 Char"/>
    <w:basedOn w:val="DefaultParagraphFont"/>
    <w:link w:val="Heading2"/>
    <w:uiPriority w:val="9"/>
    <w:rsid w:val="004014EC"/>
    <w:rPr>
      <w:rFonts w:asciiTheme="majorHAnsi" w:eastAsiaTheme="majorEastAsia" w:hAnsiTheme="majorHAnsi" w:cstheme="majorBidi"/>
      <w:b/>
      <w:sz w:val="28"/>
      <w:szCs w:val="26"/>
    </w:rPr>
  </w:style>
  <w:style w:type="paragraph" w:styleId="TOC2">
    <w:name w:val="toc 2"/>
    <w:basedOn w:val="Normal"/>
    <w:next w:val="Normal"/>
    <w:autoRedefine/>
    <w:uiPriority w:val="39"/>
    <w:unhideWhenUsed/>
    <w:rsid w:val="00F67BE4"/>
    <w:pPr>
      <w:tabs>
        <w:tab w:val="right" w:leader="dot" w:pos="9396"/>
      </w:tabs>
      <w:spacing w:after="120" w:line="240" w:lineRule="auto"/>
    </w:pPr>
  </w:style>
  <w:style w:type="character" w:styleId="Hyperlink">
    <w:name w:val="Hyperlink"/>
    <w:basedOn w:val="DefaultParagraphFont"/>
    <w:uiPriority w:val="99"/>
    <w:unhideWhenUsed/>
    <w:rsid w:val="00576BC5"/>
    <w:rPr>
      <w:color w:val="0563C1" w:themeColor="hyperlink"/>
      <w:u w:val="single"/>
    </w:rPr>
  </w:style>
  <w:style w:type="paragraph" w:styleId="Header">
    <w:name w:val="header"/>
    <w:basedOn w:val="Normal"/>
    <w:link w:val="HeaderChar"/>
    <w:uiPriority w:val="99"/>
    <w:unhideWhenUsed/>
    <w:rsid w:val="0029125E"/>
    <w:pPr>
      <w:tabs>
        <w:tab w:val="center" w:pos="4703"/>
        <w:tab w:val="right" w:pos="9406"/>
      </w:tabs>
      <w:spacing w:after="0" w:line="240" w:lineRule="auto"/>
    </w:pPr>
  </w:style>
  <w:style w:type="character" w:customStyle="1" w:styleId="HeaderChar">
    <w:name w:val="Header Char"/>
    <w:basedOn w:val="DefaultParagraphFont"/>
    <w:link w:val="Header"/>
    <w:uiPriority w:val="99"/>
    <w:rsid w:val="0029125E"/>
  </w:style>
  <w:style w:type="paragraph" w:styleId="Footer">
    <w:name w:val="footer"/>
    <w:basedOn w:val="Normal"/>
    <w:link w:val="FooterChar"/>
    <w:uiPriority w:val="99"/>
    <w:unhideWhenUsed/>
    <w:rsid w:val="0029125E"/>
    <w:pPr>
      <w:tabs>
        <w:tab w:val="center" w:pos="4703"/>
        <w:tab w:val="right" w:pos="9406"/>
      </w:tabs>
      <w:spacing w:after="0" w:line="240" w:lineRule="auto"/>
    </w:pPr>
  </w:style>
  <w:style w:type="character" w:customStyle="1" w:styleId="FooterChar">
    <w:name w:val="Footer Char"/>
    <w:basedOn w:val="DefaultParagraphFont"/>
    <w:link w:val="Footer"/>
    <w:uiPriority w:val="99"/>
    <w:rsid w:val="0029125E"/>
  </w:style>
  <w:style w:type="paragraph" w:styleId="NoSpacing">
    <w:name w:val="No Spacing"/>
    <w:uiPriority w:val="1"/>
    <w:qFormat/>
    <w:rsid w:val="00113EB1"/>
    <w:pPr>
      <w:spacing w:after="0" w:line="240" w:lineRule="auto"/>
    </w:pPr>
  </w:style>
  <w:style w:type="character" w:customStyle="1" w:styleId="Heading3Char">
    <w:name w:val="Heading 3 Char"/>
    <w:basedOn w:val="DefaultParagraphFont"/>
    <w:link w:val="Heading3"/>
    <w:uiPriority w:val="9"/>
    <w:rsid w:val="004014EC"/>
    <w:rPr>
      <w:rFonts w:asciiTheme="majorHAnsi" w:eastAsiaTheme="majorEastAsia" w:hAnsiTheme="majorHAnsi" w:cstheme="majorBidi"/>
      <w:sz w:val="24"/>
      <w:szCs w:val="24"/>
    </w:rPr>
  </w:style>
  <w:style w:type="paragraph" w:styleId="TOC3">
    <w:name w:val="toc 3"/>
    <w:basedOn w:val="Normal"/>
    <w:next w:val="Normal"/>
    <w:autoRedefine/>
    <w:uiPriority w:val="39"/>
    <w:unhideWhenUsed/>
    <w:rsid w:val="00E149D6"/>
    <w:pPr>
      <w:tabs>
        <w:tab w:val="right" w:leader="dot" w:pos="9396"/>
      </w:tabs>
      <w:spacing w:after="100" w:line="240" w:lineRule="auto"/>
      <w:ind w:left="442"/>
    </w:pPr>
  </w:style>
  <w:style w:type="character" w:customStyle="1" w:styleId="Heading4Char">
    <w:name w:val="Heading 4 Char"/>
    <w:basedOn w:val="DefaultParagraphFont"/>
    <w:link w:val="Heading4"/>
    <w:uiPriority w:val="9"/>
    <w:rsid w:val="004014EC"/>
    <w:rPr>
      <w:rFonts w:asciiTheme="majorHAnsi" w:eastAsiaTheme="majorEastAsia" w:hAnsiTheme="majorHAnsi" w:cstheme="majorBidi"/>
      <w:i/>
      <w:iCs/>
    </w:rPr>
  </w:style>
  <w:style w:type="paragraph" w:styleId="ListParagraph">
    <w:name w:val="List Paragraph"/>
    <w:basedOn w:val="Normal"/>
    <w:uiPriority w:val="34"/>
    <w:qFormat/>
    <w:rsid w:val="00165A45"/>
    <w:pPr>
      <w:ind w:left="720"/>
      <w:contextualSpacing/>
    </w:pPr>
  </w:style>
  <w:style w:type="paragraph" w:styleId="NormalWeb">
    <w:name w:val="Normal (Web)"/>
    <w:basedOn w:val="Normal"/>
    <w:uiPriority w:val="99"/>
    <w:semiHidden/>
    <w:unhideWhenUsed/>
    <w:rsid w:val="00A41BCC"/>
    <w:pPr>
      <w:spacing w:before="100" w:beforeAutospacing="1" w:after="100" w:afterAutospacing="1" w:line="240" w:lineRule="auto"/>
      <w:jc w:val="left"/>
    </w:pPr>
    <w:rPr>
      <w:rFonts w:ascii="Times New Roman" w:eastAsia="Times New Roman" w:hAnsi="Times New Roman" w:cs="Times New Roman"/>
      <w:color w:val="auto"/>
      <w:sz w:val="24"/>
      <w:szCs w:val="24"/>
      <w:lang w:val="de-DE" w:eastAsia="de-DE"/>
    </w:rPr>
  </w:style>
  <w:style w:type="paragraph" w:styleId="Caption">
    <w:name w:val="caption"/>
    <w:basedOn w:val="Normal"/>
    <w:next w:val="Normal"/>
    <w:uiPriority w:val="35"/>
    <w:unhideWhenUsed/>
    <w:qFormat/>
    <w:rsid w:val="00A41BCC"/>
    <w:pPr>
      <w:spacing w:before="0"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F63D0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3D0D"/>
    <w:rPr>
      <w:rFonts w:ascii="Segoe UI" w:hAnsi="Segoe UI" w:cs="Segoe UI"/>
      <w:color w:val="000000" w:themeColor="text1"/>
      <w:sz w:val="18"/>
      <w:szCs w:val="18"/>
    </w:rPr>
  </w:style>
  <w:style w:type="character" w:styleId="CommentReference">
    <w:name w:val="annotation reference"/>
    <w:basedOn w:val="DefaultParagraphFont"/>
    <w:uiPriority w:val="99"/>
    <w:semiHidden/>
    <w:unhideWhenUsed/>
    <w:rsid w:val="00E04BCD"/>
    <w:rPr>
      <w:sz w:val="18"/>
      <w:szCs w:val="18"/>
    </w:rPr>
  </w:style>
  <w:style w:type="paragraph" w:styleId="CommentText">
    <w:name w:val="annotation text"/>
    <w:basedOn w:val="Normal"/>
    <w:link w:val="CommentTextChar"/>
    <w:uiPriority w:val="99"/>
    <w:semiHidden/>
    <w:unhideWhenUsed/>
    <w:rsid w:val="00E04BCD"/>
    <w:pPr>
      <w:suppressAutoHyphens/>
      <w:spacing w:before="0" w:after="160" w:line="240" w:lineRule="auto"/>
      <w:jc w:val="left"/>
    </w:pPr>
    <w:rPr>
      <w:rFonts w:ascii="Calibri" w:eastAsia="Arial Unicode MS" w:hAnsi="Calibri" w:cs="Calibri"/>
      <w:color w:val="auto"/>
      <w:sz w:val="24"/>
      <w:szCs w:val="24"/>
      <w:lang w:val="de-DE" w:eastAsia="ar-SA"/>
    </w:rPr>
  </w:style>
  <w:style w:type="character" w:customStyle="1" w:styleId="CommentTextChar">
    <w:name w:val="Comment Text Char"/>
    <w:basedOn w:val="DefaultParagraphFont"/>
    <w:link w:val="CommentText"/>
    <w:uiPriority w:val="99"/>
    <w:semiHidden/>
    <w:rsid w:val="00E04BCD"/>
    <w:rPr>
      <w:rFonts w:ascii="Calibri" w:eastAsia="Arial Unicode MS" w:hAnsi="Calibri" w:cs="Calibri"/>
      <w:sz w:val="24"/>
      <w:szCs w:val="24"/>
      <w:lang w:val="de-DE" w:eastAsia="ar-SA"/>
    </w:rPr>
  </w:style>
  <w:style w:type="character" w:customStyle="1" w:styleId="Heading5Char">
    <w:name w:val="Heading 5 Char"/>
    <w:basedOn w:val="DefaultParagraphFont"/>
    <w:link w:val="Heading5"/>
    <w:uiPriority w:val="9"/>
    <w:rsid w:val="00A24F98"/>
    <w:rPr>
      <w:rFonts w:asciiTheme="majorHAnsi" w:eastAsiaTheme="majorEastAsia" w:hAnsiTheme="majorHAnsi" w:cstheme="majorBidi"/>
    </w:rPr>
  </w:style>
  <w:style w:type="table" w:styleId="TableGrid">
    <w:name w:val="Table Grid"/>
    <w:basedOn w:val="TableNormal"/>
    <w:uiPriority w:val="39"/>
    <w:rsid w:val="002F4D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C5F33"/>
    <w:pPr>
      <w:spacing w:before="0" w:after="100" w:line="259" w:lineRule="auto"/>
      <w:jc w:val="left"/>
    </w:pPr>
    <w:rPr>
      <w:rFonts w:eastAsiaTheme="minorEastAsia" w:cs="Times New Roman"/>
      <w:color w:val="auto"/>
    </w:rPr>
  </w:style>
  <w:style w:type="paragraph" w:styleId="FootnoteText">
    <w:name w:val="footnote text"/>
    <w:basedOn w:val="Normal"/>
    <w:link w:val="FootnoteTextChar"/>
    <w:uiPriority w:val="99"/>
    <w:semiHidden/>
    <w:unhideWhenUsed/>
    <w:rsid w:val="005A3C3E"/>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5A3C3E"/>
    <w:rPr>
      <w:color w:val="000000" w:themeColor="text1"/>
      <w:sz w:val="20"/>
      <w:szCs w:val="20"/>
    </w:rPr>
  </w:style>
  <w:style w:type="character" w:styleId="FootnoteReference">
    <w:name w:val="footnote reference"/>
    <w:basedOn w:val="DefaultParagraphFont"/>
    <w:uiPriority w:val="99"/>
    <w:semiHidden/>
    <w:unhideWhenUsed/>
    <w:rsid w:val="005A3C3E"/>
    <w:rPr>
      <w:vertAlign w:val="superscript"/>
    </w:rPr>
  </w:style>
  <w:style w:type="character" w:styleId="EndnoteReference">
    <w:name w:val="endnote reference"/>
    <w:basedOn w:val="DefaultParagraphFont"/>
    <w:uiPriority w:val="99"/>
    <w:semiHidden/>
    <w:unhideWhenUsed/>
    <w:rsid w:val="00EF7F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432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E8075-7BE7-4CA1-9834-20AE43784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9</Pages>
  <Words>1547</Words>
  <Characters>8820</Characters>
  <Application>Microsoft Office Word</Application>
  <DocSecurity>0</DocSecurity>
  <Lines>73</Lines>
  <Paragraphs>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schm</dc:creator>
  <cp:keywords/>
  <dc:description/>
  <cp:lastModifiedBy>Microsoft Office User</cp:lastModifiedBy>
  <cp:revision>12</cp:revision>
  <cp:lastPrinted>2018-03-01T00:02:00Z</cp:lastPrinted>
  <dcterms:created xsi:type="dcterms:W3CDTF">2020-07-03T15:51:00Z</dcterms:created>
  <dcterms:modified xsi:type="dcterms:W3CDTF">2021-12-29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a44f21-d3fc-3a62-a518-820a83f1c106</vt:lpwstr>
  </property>
  <property fmtid="{D5CDD505-2E9C-101B-9397-08002B2CF9AE}" pid="4" name="Mendeley Citation Style_1">
    <vt:lpwstr>http://www.zotero.org/styles/the-journal-of-neuro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rain-and-language</vt:lpwstr>
  </property>
  <property fmtid="{D5CDD505-2E9C-101B-9397-08002B2CF9AE}" pid="12" name="Mendeley Recent Style Name 3_1">
    <vt:lpwstr>Brain and Languag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euroimage</vt:lpwstr>
  </property>
  <property fmtid="{D5CDD505-2E9C-101B-9397-08002B2CF9AE}" pid="22" name="Mendeley Recent Style Name 8_1">
    <vt:lpwstr>NeuroImage</vt:lpwstr>
  </property>
  <property fmtid="{D5CDD505-2E9C-101B-9397-08002B2CF9AE}" pid="23" name="Mendeley Recent Style Id 9_1">
    <vt:lpwstr>http://www.zotero.org/styles/the-journal-of-neuroscience</vt:lpwstr>
  </property>
  <property fmtid="{D5CDD505-2E9C-101B-9397-08002B2CF9AE}" pid="24" name="Mendeley Recent Style Name 9_1">
    <vt:lpwstr>The Journal of Neuroscience</vt:lpwstr>
  </property>
</Properties>
</file>